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w:t>
      </w:r>
      <w:proofErr w:type="gramStart"/>
      <w:r w:rsidRPr="00DC736D">
        <w:rPr>
          <w:sz w:val="28"/>
          <w:szCs w:val="28"/>
          <w:u w:val="single"/>
        </w:rPr>
        <w:t>流系统</w:t>
      </w:r>
      <w:proofErr w:type="gramEnd"/>
      <w:r w:rsidRPr="00DC736D">
        <w:rPr>
          <w:sz w:val="28"/>
          <w:szCs w:val="28"/>
          <w:u w:val="single"/>
        </w:rPr>
        <w:t>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proofErr w:type="gramStart"/>
      <w:r w:rsidR="00CC3BB0" w:rsidRPr="00BA139F">
        <w:rPr>
          <w:rFonts w:hint="eastAsia"/>
          <w:sz w:val="28"/>
          <w:szCs w:val="20"/>
          <w:u w:val="single"/>
        </w:rPr>
        <w:t>曼</w:t>
      </w:r>
      <w:proofErr w:type="gramEnd"/>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w:t>
      </w:r>
      <w:proofErr w:type="gramStart"/>
      <w:r w:rsidRPr="00871D73">
        <w:rPr>
          <w:rFonts w:ascii="黑体" w:eastAsia="黑体" w:hAnsi="黑体"/>
          <w:b/>
          <w:bCs/>
          <w:sz w:val="44"/>
          <w:szCs w:val="44"/>
        </w:rPr>
        <w:t>流系统</w:t>
      </w:r>
      <w:proofErr w:type="gramEnd"/>
      <w:r w:rsidRPr="00871D73">
        <w:rPr>
          <w:rFonts w:ascii="黑体" w:eastAsia="黑体" w:hAnsi="黑体"/>
          <w:b/>
          <w:bCs/>
          <w:sz w:val="44"/>
          <w:szCs w:val="44"/>
        </w:rPr>
        <w:t>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3634862"/>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w:t>
      </w:r>
      <w:proofErr w:type="gramStart"/>
      <w:r w:rsidRPr="00714FDB">
        <w:rPr>
          <w:rFonts w:eastAsiaTheme="minorEastAsia"/>
        </w:rPr>
        <w:t>研</w:t>
      </w:r>
      <w:proofErr w:type="gramEnd"/>
      <w:r w:rsidRPr="00714FDB">
        <w:rPr>
          <w:rFonts w:eastAsiaTheme="minorEastAsia"/>
        </w:rPr>
        <w:t>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w:t>
      </w:r>
      <w:proofErr w:type="gramStart"/>
      <w:r w:rsidRPr="00714FDB">
        <w:rPr>
          <w:rFonts w:eastAsiaTheme="minorEastAsia"/>
        </w:rPr>
        <w:t>为领域</w:t>
      </w:r>
      <w:proofErr w:type="gramEnd"/>
      <w:r w:rsidRPr="00714FDB">
        <w:rPr>
          <w:rFonts w:eastAsiaTheme="minorEastAsia"/>
        </w:rPr>
        <w:t>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3634863"/>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w:t>
      </w:r>
      <w:r w:rsidRPr="00ED4033">
        <w:rPr>
          <w:rFonts w:eastAsia="黑体"/>
        </w:rPr>
        <w:lastRenderedPageBreak/>
        <w:t>model and 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064A796" w14:textId="0B0F8153" w:rsidR="00E4220E"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3634862" w:history="1">
            <w:r w:rsidR="00E4220E" w:rsidRPr="004B6642">
              <w:rPr>
                <w:rStyle w:val="af0"/>
                <w:rFonts w:ascii="黑体" w:eastAsia="黑体" w:hAnsi="黑体" w:hint="eastAsia"/>
                <w:b/>
                <w:bCs/>
                <w:noProof/>
              </w:rPr>
              <w:t>摘 要</w:t>
            </w:r>
            <w:r w:rsidR="00E4220E">
              <w:rPr>
                <w:rFonts w:hint="eastAsia"/>
                <w:noProof/>
                <w:webHidden/>
              </w:rPr>
              <w:tab/>
            </w:r>
            <w:r w:rsidR="00E4220E">
              <w:rPr>
                <w:rFonts w:hint="eastAsia"/>
                <w:noProof/>
                <w:webHidden/>
              </w:rPr>
              <w:fldChar w:fldCharType="begin"/>
            </w:r>
            <w:r w:rsidR="00E4220E">
              <w:rPr>
                <w:rFonts w:hint="eastAsia"/>
                <w:noProof/>
                <w:webHidden/>
              </w:rPr>
              <w:instrText xml:space="preserve"> </w:instrText>
            </w:r>
            <w:r w:rsidR="00E4220E">
              <w:rPr>
                <w:noProof/>
                <w:webHidden/>
              </w:rPr>
              <w:instrText>PAGEREF _Toc193634862 \h</w:instrText>
            </w:r>
            <w:r w:rsidR="00E4220E">
              <w:rPr>
                <w:rFonts w:hint="eastAsia"/>
                <w:noProof/>
                <w:webHidden/>
              </w:rPr>
              <w:instrText xml:space="preserve"> </w:instrText>
            </w:r>
            <w:r w:rsidR="00E4220E">
              <w:rPr>
                <w:rFonts w:hint="eastAsia"/>
                <w:noProof/>
                <w:webHidden/>
              </w:rPr>
            </w:r>
            <w:r w:rsidR="00E4220E">
              <w:rPr>
                <w:noProof/>
                <w:webHidden/>
              </w:rPr>
              <w:fldChar w:fldCharType="separate"/>
            </w:r>
            <w:r w:rsidR="00E4220E">
              <w:rPr>
                <w:noProof/>
                <w:webHidden/>
              </w:rPr>
              <w:t>2</w:t>
            </w:r>
            <w:r w:rsidR="00E4220E">
              <w:rPr>
                <w:rFonts w:hint="eastAsia"/>
                <w:noProof/>
                <w:webHidden/>
              </w:rPr>
              <w:fldChar w:fldCharType="end"/>
            </w:r>
          </w:hyperlink>
        </w:p>
        <w:p w14:paraId="307DD047" w14:textId="07401F10" w:rsidR="00E4220E" w:rsidRDefault="00E4220E">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634863" w:history="1">
            <w:r w:rsidRPr="004B6642">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3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65AC02C4" w14:textId="0EACD949" w:rsidR="00E4220E" w:rsidRDefault="00E4220E">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3634864" w:history="1">
            <w:r w:rsidRPr="004B6642">
              <w:rPr>
                <w:rStyle w:val="af0"/>
                <w:rFonts w:hint="eastAsia"/>
                <w:noProof/>
              </w:rPr>
              <w:t>第一章</w:t>
            </w:r>
            <w:r>
              <w:rPr>
                <w:rFonts w:asciiTheme="minorHAnsi" w:eastAsiaTheme="minorEastAsia" w:hAnsiTheme="minorHAnsi" w:cstheme="minorBidi" w:hint="eastAsia"/>
                <w:noProof/>
                <w:sz w:val="22"/>
                <w14:ligatures w14:val="standardContextual"/>
              </w:rPr>
              <w:tab/>
            </w:r>
            <w:r w:rsidRPr="004B6642">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4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14:paraId="12F312AA" w14:textId="5A872886"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65" w:history="1">
            <w:r w:rsidRPr="004B6642">
              <w:rPr>
                <w:rStyle w:val="af0"/>
                <w:rFonts w:hint="eastAsia"/>
                <w:noProof/>
              </w:rPr>
              <w:t xml:space="preserve">1.1  </w:t>
            </w:r>
            <w:r w:rsidRPr="004B6642">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5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14:paraId="121FC818" w14:textId="6DDE9B57"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66" w:history="1">
            <w:r w:rsidRPr="004B6642">
              <w:rPr>
                <w:rStyle w:val="af0"/>
                <w:rFonts w:hint="eastAsia"/>
                <w:noProof/>
              </w:rPr>
              <w:t xml:space="preserve">1.2  </w:t>
            </w:r>
            <w:r w:rsidRPr="004B6642">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6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684C0D5E" w14:textId="14257041"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67" w:history="1">
            <w:r w:rsidRPr="004B6642">
              <w:rPr>
                <w:rStyle w:val="af0"/>
                <w:rFonts w:hint="eastAsia"/>
                <w:noProof/>
              </w:rPr>
              <w:t xml:space="preserve">1.2.1  </w:t>
            </w:r>
            <w:r w:rsidRPr="004B6642">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7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48A9C862" w14:textId="31E59C79"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68" w:history="1">
            <w:r w:rsidRPr="004B6642">
              <w:rPr>
                <w:rStyle w:val="af0"/>
                <w:rFonts w:hint="eastAsia"/>
                <w:noProof/>
              </w:rPr>
              <w:t xml:space="preserve">1.2.2   </w:t>
            </w:r>
            <w:r w:rsidRPr="004B6642">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8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4792D65" w14:textId="2424BAA9"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69" w:history="1">
            <w:r w:rsidRPr="004B6642">
              <w:rPr>
                <w:rStyle w:val="af0"/>
                <w:rFonts w:hint="eastAsia"/>
                <w:noProof/>
              </w:rPr>
              <w:t xml:space="preserve">1.3  </w:t>
            </w:r>
            <w:r w:rsidRPr="004B6642">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69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27CF54B5" w14:textId="692B36F6" w:rsidR="00E4220E" w:rsidRDefault="00E4220E">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634870" w:history="1">
            <w:r w:rsidRPr="004B6642">
              <w:rPr>
                <w:rStyle w:val="af0"/>
                <w:rFonts w:hint="eastAsia"/>
                <w:noProof/>
              </w:rPr>
              <w:t>第二章</w:t>
            </w:r>
            <w:r w:rsidRPr="004B6642">
              <w:rPr>
                <w:rStyle w:val="af0"/>
                <w:rFonts w:hint="eastAsia"/>
                <w:noProof/>
              </w:rPr>
              <w:t xml:space="preserve">  </w:t>
            </w:r>
            <w:r w:rsidRPr="004B6642">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0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57F17580" w14:textId="37E43F74"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1" w:history="1">
            <w:r w:rsidRPr="004B6642">
              <w:rPr>
                <w:rStyle w:val="af0"/>
                <w:rFonts w:hint="eastAsia"/>
                <w:noProof/>
              </w:rPr>
              <w:t xml:space="preserve">2.1  </w:t>
            </w:r>
            <w:r w:rsidRPr="004B6642">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1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65358FDB" w14:textId="6DA710AB"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2" w:history="1">
            <w:r w:rsidRPr="004B6642">
              <w:rPr>
                <w:rStyle w:val="af0"/>
                <w:rFonts w:hint="eastAsia"/>
                <w:noProof/>
              </w:rPr>
              <w:t xml:space="preserve">2.2  </w:t>
            </w:r>
            <w:r w:rsidRPr="004B6642">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2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14:paraId="52DCB506" w14:textId="650C4852"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3" w:history="1">
            <w:r w:rsidRPr="004B6642">
              <w:rPr>
                <w:rStyle w:val="af0"/>
                <w:rFonts w:hint="eastAsia"/>
                <w:noProof/>
              </w:rPr>
              <w:t xml:space="preserve">2.3  </w:t>
            </w:r>
            <w:r w:rsidRPr="004B6642">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3 \h</w:instrText>
            </w:r>
            <w:r>
              <w:rPr>
                <w:rFonts w:hint="eastAsia"/>
                <w:noProof/>
                <w:webHidden/>
              </w:rPr>
              <w:instrText xml:space="preserve"> </w:instrText>
            </w:r>
            <w:r>
              <w:rPr>
                <w:rFonts w:hint="eastAsia"/>
                <w:noProof/>
                <w:webHidden/>
              </w:rPr>
            </w:r>
            <w:r>
              <w:rPr>
                <w:noProof/>
                <w:webHidden/>
              </w:rPr>
              <w:fldChar w:fldCharType="separate"/>
            </w:r>
            <w:r>
              <w:rPr>
                <w:noProof/>
                <w:webHidden/>
              </w:rPr>
              <w:t>17</w:t>
            </w:r>
            <w:r>
              <w:rPr>
                <w:rFonts w:hint="eastAsia"/>
                <w:noProof/>
                <w:webHidden/>
              </w:rPr>
              <w:fldChar w:fldCharType="end"/>
            </w:r>
          </w:hyperlink>
        </w:p>
        <w:p w14:paraId="781999AB" w14:textId="02261805"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4" w:history="1">
            <w:r w:rsidRPr="004B6642">
              <w:rPr>
                <w:rStyle w:val="af0"/>
                <w:rFonts w:hint="eastAsia"/>
                <w:noProof/>
              </w:rPr>
              <w:t xml:space="preserve">2.4  </w:t>
            </w:r>
            <w:r w:rsidRPr="004B6642">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4 \h</w:instrText>
            </w:r>
            <w:r>
              <w:rPr>
                <w:rFonts w:hint="eastAsia"/>
                <w:noProof/>
                <w:webHidden/>
              </w:rPr>
              <w:instrText xml:space="preserve"> </w:instrText>
            </w:r>
            <w:r>
              <w:rPr>
                <w:rFonts w:hint="eastAsia"/>
                <w:noProof/>
                <w:webHidden/>
              </w:rPr>
            </w:r>
            <w:r>
              <w:rPr>
                <w:noProof/>
                <w:webHidden/>
              </w:rPr>
              <w:fldChar w:fldCharType="separate"/>
            </w:r>
            <w:r>
              <w:rPr>
                <w:noProof/>
                <w:webHidden/>
              </w:rPr>
              <w:t>19</w:t>
            </w:r>
            <w:r>
              <w:rPr>
                <w:rFonts w:hint="eastAsia"/>
                <w:noProof/>
                <w:webHidden/>
              </w:rPr>
              <w:fldChar w:fldCharType="end"/>
            </w:r>
          </w:hyperlink>
        </w:p>
        <w:p w14:paraId="092923F2" w14:textId="252C0B4B" w:rsidR="00E4220E" w:rsidRDefault="00E4220E">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634875" w:history="1">
            <w:r w:rsidRPr="004B6642">
              <w:rPr>
                <w:rStyle w:val="af0"/>
                <w:rFonts w:hint="eastAsia"/>
                <w:noProof/>
              </w:rPr>
              <w:t>第三章</w:t>
            </w:r>
            <w:r w:rsidRPr="004B6642">
              <w:rPr>
                <w:rStyle w:val="af0"/>
                <w:rFonts w:hint="eastAsia"/>
                <w:noProof/>
              </w:rPr>
              <w:t xml:space="preserve">  </w:t>
            </w:r>
            <w:r w:rsidRPr="004B6642">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5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0A54A0E8" w14:textId="344E5852"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6" w:history="1">
            <w:r w:rsidRPr="004B6642">
              <w:rPr>
                <w:rStyle w:val="af0"/>
                <w:rFonts w:hint="eastAsia"/>
                <w:noProof/>
              </w:rPr>
              <w:t>3.1  Transformer</w:t>
            </w:r>
            <w:r w:rsidRPr="004B6642">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6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6BAD9B47" w14:textId="69F43BF4"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77" w:history="1">
            <w:r w:rsidRPr="004B6642">
              <w:rPr>
                <w:rStyle w:val="af0"/>
                <w:rFonts w:hint="eastAsia"/>
                <w:noProof/>
              </w:rPr>
              <w:t>3.2  Qwen</w:t>
            </w:r>
            <w:r w:rsidRPr="004B6642">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7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7E2AD911" w14:textId="48C78BDC"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78" w:history="1">
            <w:r w:rsidRPr="004B6642">
              <w:rPr>
                <w:rStyle w:val="af0"/>
                <w:rFonts w:hint="eastAsia"/>
                <w:noProof/>
              </w:rPr>
              <w:t>3.2.1  Qwen</w:t>
            </w:r>
            <w:r w:rsidRPr="004B664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8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4CD65F21" w14:textId="00660FE4"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79" w:history="1">
            <w:r w:rsidRPr="004B6642">
              <w:rPr>
                <w:rStyle w:val="af0"/>
                <w:rFonts w:hint="eastAsia"/>
                <w:noProof/>
              </w:rPr>
              <w:t>3.2.2  Qwen2</w:t>
            </w:r>
            <w:r w:rsidRPr="004B664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79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570C5BDD" w14:textId="780E02DF"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80" w:history="1">
            <w:r w:rsidRPr="004B6642">
              <w:rPr>
                <w:rStyle w:val="af0"/>
                <w:rFonts w:hint="eastAsia"/>
                <w:noProof/>
              </w:rPr>
              <w:t>3.2.3  Qwen2.5</w:t>
            </w:r>
            <w:r w:rsidRPr="004B664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0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102D1630" w14:textId="2ADD7AE1"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81" w:history="1">
            <w:r w:rsidRPr="004B6642">
              <w:rPr>
                <w:rStyle w:val="af0"/>
                <w:rFonts w:hint="eastAsia"/>
                <w:noProof/>
              </w:rPr>
              <w:t xml:space="preserve">3.3  </w:t>
            </w:r>
            <w:r w:rsidRPr="004B6642">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1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2CB8EE4E" w14:textId="43514CF1"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82" w:history="1">
            <w:r w:rsidRPr="004B6642">
              <w:rPr>
                <w:rStyle w:val="af0"/>
                <w:rFonts w:hint="eastAsia"/>
                <w:noProof/>
              </w:rPr>
              <w:t>3.3.1  SFT</w:t>
            </w:r>
            <w:r w:rsidRPr="004B6642">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2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4D9AE906" w14:textId="1C4555B9"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83" w:history="1">
            <w:r w:rsidRPr="004B6642">
              <w:rPr>
                <w:rStyle w:val="af0"/>
                <w:rFonts w:hint="eastAsia"/>
                <w:noProof/>
              </w:rPr>
              <w:t>3.3.2  SFT</w:t>
            </w:r>
            <w:r w:rsidRPr="004B6642">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3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4AEA57FB" w14:textId="6664C9E0" w:rsidR="00E4220E" w:rsidRDefault="00E4220E">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634884" w:history="1">
            <w:r w:rsidRPr="004B6642">
              <w:rPr>
                <w:rStyle w:val="af0"/>
                <w:rFonts w:hint="eastAsia"/>
                <w:noProof/>
              </w:rPr>
              <w:t xml:space="preserve">3.4  </w:t>
            </w:r>
            <w:r w:rsidRPr="004B6642">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4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1B3E18FE" w14:textId="2C4B97FC" w:rsidR="00E4220E" w:rsidRDefault="00E4220E">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634885" w:history="1">
            <w:r w:rsidRPr="004B6642">
              <w:rPr>
                <w:rStyle w:val="af0"/>
                <w:rFonts w:hint="eastAsia"/>
                <w:noProof/>
              </w:rPr>
              <w:t xml:space="preserve">3.4.1  </w:t>
            </w:r>
            <w:r w:rsidRPr="004B6642">
              <w:rPr>
                <w:rStyle w:val="af0"/>
                <w:rFonts w:hint="cs"/>
                <w:noProof/>
              </w:rPr>
              <w:t>‌</w:t>
            </w:r>
            <w:r w:rsidRPr="004B6642">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5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385195D3" w14:textId="3DC2ED4F" w:rsidR="00E4220E" w:rsidRDefault="00E4220E">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634886" w:history="1">
            <w:r w:rsidRPr="004B6642">
              <w:rPr>
                <w:rStyle w:val="af0"/>
                <w:rFonts w:hint="eastAsia"/>
                <w:noProof/>
              </w:rPr>
              <w:t>第七章</w:t>
            </w:r>
            <w:r w:rsidRPr="004B6642">
              <w:rPr>
                <w:rStyle w:val="af0"/>
                <w:rFonts w:hint="eastAsia"/>
                <w:noProof/>
              </w:rPr>
              <w:t xml:space="preserve">  </w:t>
            </w:r>
            <w:r w:rsidRPr="004B6642">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34886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4BF822FE" w14:textId="2CED996B" w:rsidR="00960213" w:rsidRDefault="00960213">
          <w:pPr>
            <w:ind w:firstLine="482"/>
          </w:pPr>
          <w:r>
            <w:rPr>
              <w:b/>
              <w:bCs/>
              <w:lang w:val="zh-CN"/>
            </w:rPr>
            <w:fldChar w:fldCharType="end"/>
          </w:r>
        </w:p>
      </w:sdtContent>
    </w:sdt>
    <w:p w14:paraId="40B478A5" w14:textId="77802B68" w:rsidR="001352B7" w:rsidRPr="00D45E2C" w:rsidRDefault="001352B7" w:rsidP="00D45E2C">
      <w:pPr>
        <w:widowControl/>
        <w:overflowPunct/>
        <w:spacing w:after="326" w:line="240" w:lineRule="auto"/>
        <w:ind w:firstLineChars="0" w:firstLine="0"/>
        <w:jc w:val="left"/>
        <w:rPr>
          <w:rFonts w:eastAsia="黑体"/>
          <w:b/>
          <w:bCs/>
          <w:sz w:val="36"/>
          <w:szCs w:val="36"/>
        </w:rPr>
      </w:pPr>
    </w:p>
    <w:p w14:paraId="668539F1" w14:textId="77777777" w:rsidR="00CF44C9" w:rsidRPr="00B02E1F" w:rsidRDefault="00B02E1F" w:rsidP="00B02E1F">
      <w:pPr>
        <w:pStyle w:val="1"/>
        <w:spacing w:after="326"/>
        <w:ind w:firstLine="720"/>
      </w:pPr>
      <w:bookmarkStart w:id="4" w:name="_Toc193634864"/>
      <w:r w:rsidRPr="00B02E1F">
        <w:rPr>
          <w:rFonts w:hint="eastAsia"/>
        </w:rPr>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634865"/>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w:t>
      </w:r>
      <w:proofErr w:type="gramStart"/>
      <w:r w:rsidRPr="00D5450B">
        <w:t>预训练</w:t>
      </w:r>
      <w:proofErr w:type="gramEnd"/>
      <w:r w:rsidRPr="00D5450B">
        <w:t>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w:t>
      </w:r>
      <w:r w:rsidRPr="00D5450B">
        <w:lastRenderedPageBreak/>
        <w:t>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634866"/>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634867"/>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lastRenderedPageBreak/>
        <w:t>高质量</w:t>
      </w:r>
      <w:proofErr w:type="spellStart"/>
      <w:r w:rsidRPr="001F773A">
        <w:t>CoT</w:t>
      </w:r>
      <w:proofErr w:type="spellEnd"/>
      <w:r w:rsidR="00232F52">
        <w:rPr>
          <w:rFonts w:hint="eastAsia"/>
        </w:rPr>
        <w:t>思维</w:t>
      </w:r>
      <w:proofErr w:type="gramStart"/>
      <w:r w:rsidR="00232F52">
        <w:rPr>
          <w:rFonts w:hint="eastAsia"/>
        </w:rPr>
        <w:t>链</w:t>
      </w:r>
      <w:r w:rsidRPr="001F773A">
        <w:t>数据</w:t>
      </w:r>
      <w:proofErr w:type="gramEnd"/>
      <w:r w:rsidRPr="001F773A">
        <w:t>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w:t>
      </w:r>
      <w:proofErr w:type="gramStart"/>
      <w:r w:rsidRPr="001F773A">
        <w:rPr>
          <w:b/>
          <w:bCs/>
        </w:rPr>
        <w:t>研</w:t>
      </w:r>
      <w:proofErr w:type="gramEnd"/>
      <w:r w:rsidRPr="001F773A">
        <w:rPr>
          <w:b/>
          <w:bCs/>
        </w:rPr>
        <w:t>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w:t>
      </w:r>
      <w:proofErr w:type="gramStart"/>
      <w:r w:rsidRPr="001F773A">
        <w:t>研</w:t>
      </w:r>
      <w:proofErr w:type="gramEnd"/>
      <w:r w:rsidRPr="001F773A">
        <w:t>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634868"/>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w:t>
      </w:r>
      <w:r w:rsidR="004B5A92" w:rsidRPr="004B5A92">
        <w:lastRenderedPageBreak/>
        <w:t>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proofErr w:type="gramStart"/>
      <w:r w:rsidR="004B5A92" w:rsidRPr="004B5A92">
        <w:t>一</w:t>
      </w:r>
      <w:proofErr w:type="gramEnd"/>
      <w:r w:rsidR="004B5A92" w:rsidRPr="004B5A92">
        <w:t>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proofErr w:type="gramStart"/>
      <w:r w:rsidR="00B609F2">
        <w:rPr>
          <w:rFonts w:hint="eastAsia"/>
        </w:rPr>
        <w:t>链</w:t>
      </w:r>
      <w:r w:rsidR="00887894">
        <w:rPr>
          <w:rFonts w:hint="eastAsia"/>
        </w:rPr>
        <w:t>能力</w:t>
      </w:r>
      <w:proofErr w:type="gramEnd"/>
      <w:r w:rsidR="00887894">
        <w:rPr>
          <w:rFonts w:hint="eastAsia"/>
        </w:rPr>
        <w:t>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634869"/>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lastRenderedPageBreak/>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w:t>
      </w:r>
      <w:proofErr w:type="gramStart"/>
      <w:r w:rsidRPr="001E578F">
        <w:t>研</w:t>
      </w:r>
      <w:proofErr w:type="gramEnd"/>
      <w:r w:rsidRPr="001E578F">
        <w:t>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634870"/>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634871"/>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lastRenderedPageBreak/>
        <w:t>大语言模型的崛起</w:t>
      </w:r>
      <w:proofErr w:type="gramStart"/>
      <w:r w:rsidR="00641066">
        <w:rPr>
          <w:rFonts w:hint="eastAsia"/>
        </w:rPr>
        <w:t>源自谷歌</w:t>
      </w:r>
      <w:proofErr w:type="gramEnd"/>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w:t>
      </w:r>
      <w:proofErr w:type="gramStart"/>
      <w:r w:rsidRPr="005D2FE8">
        <w:t>预训练</w:t>
      </w:r>
      <w:proofErr w:type="gramEnd"/>
      <w:r w:rsidRPr="005D2FE8">
        <w:t>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w:t>
      </w:r>
      <w:proofErr w:type="gramStart"/>
      <w:r w:rsidRPr="005D2FE8">
        <w:t>预训练</w:t>
      </w:r>
      <w:proofErr w:type="gramEnd"/>
      <w:r w:rsidRPr="005D2FE8">
        <w:t>阶段进行双向上下文的学习，能够在理解文本时同时利用左右两侧的信息，从而提高了对句子整体语义的理解能力。</w:t>
      </w:r>
      <w:r w:rsidRPr="005D2FE8">
        <w:t>BERT</w:t>
      </w:r>
      <w:r w:rsidRPr="005D2FE8">
        <w:t>采用了两种主要的</w:t>
      </w:r>
      <w:proofErr w:type="gramStart"/>
      <w:r w:rsidRPr="005D2FE8">
        <w:t>预训练</w:t>
      </w:r>
      <w:proofErr w:type="gramEnd"/>
      <w:r w:rsidRPr="005D2FE8">
        <w:t>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w:t>
      </w:r>
      <w:proofErr w:type="gramStart"/>
      <w:r w:rsidRPr="005D2FE8">
        <w:t>着预训练</w:t>
      </w:r>
      <w:proofErr w:type="gramEnd"/>
      <w:r w:rsidRPr="005D2FE8">
        <w:t>模型的时代来临，</w:t>
      </w:r>
      <w:proofErr w:type="gramStart"/>
      <w:r w:rsidRPr="005D2FE8">
        <w:t>预训练加</w:t>
      </w:r>
      <w:proofErr w:type="gramEnd"/>
      <w:r w:rsidRPr="005D2FE8">
        <w:t>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lastRenderedPageBreak/>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proofErr w:type="gramStart"/>
      <w:r>
        <w:rPr>
          <w:rFonts w:hint="eastAsia"/>
        </w:rPr>
        <w:t>到</w:t>
      </w:r>
      <w:proofErr w:type="gramEnd"/>
      <w:r>
        <w:rPr>
          <w:rFonts w:hint="eastAsia"/>
        </w:rPr>
        <w:t>现在的</w:t>
      </w:r>
      <w:proofErr w:type="gramStart"/>
      <w:r>
        <w:rPr>
          <w:rFonts w:hint="eastAsia"/>
        </w:rPr>
        <w:t>闭源商业</w:t>
      </w:r>
      <w:proofErr w:type="gramEnd"/>
      <w:r>
        <w:rPr>
          <w:rFonts w:hint="eastAsia"/>
        </w:rPr>
        <w:t>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w:t>
      </w:r>
      <w:proofErr w:type="gramStart"/>
      <w:r w:rsidRPr="007A5FB1">
        <w:t>预训练</w:t>
      </w:r>
      <w:proofErr w:type="gramEnd"/>
      <w:r w:rsidRPr="007A5FB1">
        <w:t>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w:t>
      </w:r>
      <w:proofErr w:type="gramStart"/>
      <w:r w:rsidR="00134F91">
        <w:rPr>
          <w:rFonts w:hint="eastAsia"/>
        </w:rPr>
        <w:t>不</w:t>
      </w:r>
      <w:proofErr w:type="gramEnd"/>
      <w:r w:rsidR="00134F91">
        <w:rPr>
          <w:rFonts w:hint="eastAsia"/>
        </w:rPr>
        <w:t>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proofErr w:type="gramStart"/>
      <w:r w:rsidR="009D2A49">
        <w:rPr>
          <w:rFonts w:hint="eastAsia"/>
        </w:rPr>
        <w:t>通义千问团队</w:t>
      </w:r>
      <w:proofErr w:type="gramEnd"/>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w:t>
      </w:r>
      <w:r w:rsidR="002458AB" w:rsidRPr="002458AB">
        <w:lastRenderedPageBreak/>
        <w:t>言模型在推理能力和技术创新方面的快速发展，进一步推动了大语言模型技术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w:t>
      </w:r>
      <w:proofErr w:type="gramStart"/>
      <w:r w:rsidRPr="000A1C0C">
        <w:rPr>
          <w:rFonts w:hint="eastAsia"/>
        </w:rPr>
        <w:t>集大小</w:t>
      </w:r>
      <w:proofErr w:type="gramEnd"/>
      <w:r w:rsidRPr="000A1C0C">
        <w:rPr>
          <w:rFonts w:hint="eastAsia"/>
        </w:rPr>
        <w:t>和用于训练的计算浮点数的增加，模型的性能会提高。并且为了获得最佳性能，所有三个因素必须同时放大。当不受其他两个因素的制约时，模型性能与每个单独的因素都有</w:t>
      </w:r>
      <w:proofErr w:type="gramStart"/>
      <w:r w:rsidRPr="000A1C0C">
        <w:rPr>
          <w:rFonts w:hint="eastAsia"/>
        </w:rPr>
        <w:t>幂律关系</w:t>
      </w:r>
      <w:proofErr w:type="gramEnd"/>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634872"/>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w:t>
      </w:r>
      <w:r w:rsidR="00623BF6" w:rsidRPr="00623BF6">
        <w:lastRenderedPageBreak/>
        <w:t>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w:t>
      </w:r>
      <w:proofErr w:type="gramStart"/>
      <w:r w:rsidRPr="001E43FB">
        <w:t>交互或</w:t>
      </w:r>
      <w:proofErr w:type="gramEnd"/>
      <w:r w:rsidRPr="001E43FB">
        <w:t>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w:t>
      </w:r>
      <w:proofErr w:type="gramStart"/>
      <w:r w:rsidR="00732E10" w:rsidRPr="00732E10">
        <w:rPr>
          <w:rFonts w:hint="eastAsia"/>
        </w:rPr>
        <w:t>微调第</w:t>
      </w:r>
      <w:proofErr w:type="gramEnd"/>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proofErr w:type="gramStart"/>
      <w:r w:rsidR="00A42BF1">
        <w:rPr>
          <w:rFonts w:hint="eastAsia"/>
        </w:rPr>
        <w:t>通义千问</w:t>
      </w:r>
      <w:r w:rsidR="000E7F26">
        <w:rPr>
          <w:rFonts w:hint="eastAsia"/>
        </w:rPr>
        <w:t>团队</w:t>
      </w:r>
      <w:proofErr w:type="gramEnd"/>
      <w:r w:rsidR="000E7F26">
        <w:rPr>
          <w:rFonts w:hint="eastAsia"/>
        </w:rPr>
        <w:t>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lastRenderedPageBreak/>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w:t>
      </w:r>
      <w:proofErr w:type="gramStart"/>
      <w:r>
        <w:rPr>
          <w:rFonts w:hint="eastAsia"/>
        </w:rPr>
        <w:t>其闭源推理模型</w:t>
      </w:r>
      <w:proofErr w:type="gramEnd"/>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复杂推理问题和</w:t>
      </w:r>
      <w:proofErr w:type="gramStart"/>
      <w:r w:rsidRPr="00312789">
        <w:t>理解长</w:t>
      </w:r>
      <w:proofErr w:type="gramEnd"/>
      <w:r w:rsidRPr="00312789">
        <w:t>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w:t>
      </w:r>
      <w:proofErr w:type="gramStart"/>
      <w:r w:rsidR="000805C2" w:rsidRPr="000805C2">
        <w:t>可</w:t>
      </w:r>
      <w:proofErr w:type="gramEnd"/>
      <w:r w:rsidR="000805C2" w:rsidRPr="000805C2">
        <w:t>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w:t>
      </w:r>
      <w:proofErr w:type="gramStart"/>
      <w:r w:rsidR="000805C2" w:rsidRPr="000805C2">
        <w:t>解能力</w:t>
      </w:r>
      <w:proofErr w:type="gramEnd"/>
      <w:r w:rsidR="000805C2" w:rsidRPr="000805C2">
        <w:t>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w:t>
      </w:r>
      <w:proofErr w:type="gramStart"/>
      <w:r w:rsidR="00356AB3">
        <w:rPr>
          <w:rFonts w:hint="eastAsia"/>
        </w:rPr>
        <w:t>链能力</w:t>
      </w:r>
      <w:proofErr w:type="gramEnd"/>
      <w:r w:rsidR="00356AB3">
        <w:rPr>
          <w:rFonts w:hint="eastAsia"/>
        </w:rPr>
        <w:t>的推理模型逐渐开始成为各界的研究热点。</w:t>
      </w:r>
    </w:p>
    <w:p w14:paraId="75B951AC" w14:textId="4854BF24"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w:t>
      </w:r>
      <w:proofErr w:type="gramStart"/>
      <w:r w:rsidR="007C4B99">
        <w:rPr>
          <w:rFonts w:hint="eastAsia"/>
        </w:rPr>
        <w:t>链数据</w:t>
      </w:r>
      <w:proofErr w:type="gramEnd"/>
      <w:r w:rsidR="007C4B99">
        <w:rPr>
          <w:rFonts w:hint="eastAsia"/>
        </w:rPr>
        <w:t>加有监督微调的方式让模型扩充能力后再利用强化学习增强模型对思考过程和最后答案的优化</w:t>
      </w:r>
      <w:r w:rsidR="004D3BC6">
        <w:rPr>
          <w:rFonts w:hint="eastAsia"/>
        </w:rPr>
        <w:t>，并在探索完推理能力的提升后，为了完善优化模型输出的可读性和</w:t>
      </w:r>
      <w:proofErr w:type="gramStart"/>
      <w:r w:rsidR="004D3BC6">
        <w:rPr>
          <w:rFonts w:hint="eastAsia"/>
        </w:rPr>
        <w:t>可</w:t>
      </w:r>
      <w:proofErr w:type="gramEnd"/>
      <w:r w:rsidR="004D3BC6">
        <w:rPr>
          <w:rFonts w:hint="eastAsia"/>
        </w:rPr>
        <w:t>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proofErr w:type="gramStart"/>
      <w:r w:rsidR="00A42BF1">
        <w:rPr>
          <w:rFonts w:hint="eastAsia"/>
        </w:rPr>
        <w:t>通义千问团队</w:t>
      </w:r>
      <w:proofErr w:type="gramEnd"/>
      <w:r w:rsidR="00A42BF1">
        <w:rPr>
          <w:rFonts w:hint="eastAsia"/>
        </w:rPr>
        <w:t>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634873"/>
      <w:r w:rsidRPr="002B5D27">
        <w:rPr>
          <w:rFonts w:hint="eastAsia"/>
        </w:rPr>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proofErr w:type="gramStart"/>
      <w:r w:rsidRPr="00DE2E4D">
        <w:t>预训练</w:t>
      </w:r>
      <w:proofErr w:type="gramEnd"/>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w:t>
      </w:r>
      <w:proofErr w:type="gramStart"/>
      <w:r w:rsidRPr="00DE2E4D">
        <w:t>预训练</w:t>
      </w:r>
      <w:proofErr w:type="gramEnd"/>
      <w:r w:rsidRPr="00DE2E4D">
        <w:t>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w:t>
      </w:r>
      <w:proofErr w:type="gramStart"/>
      <w:r w:rsidRPr="00DE2E4D">
        <w:t>预训练</w:t>
      </w:r>
      <w:proofErr w:type="gramEnd"/>
      <w:r w:rsidRPr="00DE2E4D">
        <w:t>阶段使用了大规模的语料库进行自监督学习，极大地提升了其在下游任务中的表现。</w:t>
      </w:r>
      <w:r w:rsidRPr="00DE2E4D">
        <w:t>BERT</w:t>
      </w:r>
      <w:r w:rsidRPr="00DE2E4D">
        <w:t>的微调方法通过将</w:t>
      </w:r>
      <w:proofErr w:type="gramStart"/>
      <w:r w:rsidRPr="00DE2E4D">
        <w:t>预训练</w:t>
      </w:r>
      <w:proofErr w:type="gramEnd"/>
      <w:r w:rsidRPr="00DE2E4D">
        <w:t>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w:t>
      </w:r>
      <w:proofErr w:type="gramStart"/>
      <w:r w:rsidR="00D515D8" w:rsidRPr="00D515D8">
        <w:t>预训练</w:t>
      </w:r>
      <w:proofErr w:type="gramEnd"/>
      <w:r w:rsidR="00D515D8" w:rsidRPr="00D515D8">
        <w:t>的通用模型应用到特定任务中，针对下游任务的特定数据进行训练，进一步优化性能。</w:t>
      </w:r>
    </w:p>
    <w:p w14:paraId="57EF774D" w14:textId="0A286AE3" w:rsidR="00D515D8" w:rsidRDefault="00D515D8" w:rsidP="00BD3140">
      <w:pPr>
        <w:ind w:firstLine="480"/>
      </w:pPr>
      <w:r w:rsidRPr="00D515D8">
        <w:t>随着大规模</w:t>
      </w:r>
      <w:proofErr w:type="gramStart"/>
      <w:r w:rsidRPr="00D515D8">
        <w:t>预训练</w:t>
      </w:r>
      <w:proofErr w:type="gramEnd"/>
      <w:r w:rsidRPr="00D515D8">
        <w:t>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w:t>
      </w:r>
      <w:r>
        <w:rPr>
          <w:rFonts w:hint="eastAsia"/>
        </w:rPr>
        <w:lastRenderedPageBreak/>
        <w:t>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应用的微调方法，它主要依赖于大量的人工标注数据进行训练。在大模型的背景下，</w:t>
      </w:r>
      <w:r w:rsidR="00EB696E" w:rsidRPr="00EB696E">
        <w:t>SFT</w:t>
      </w:r>
      <w:r w:rsidR="00EB696E" w:rsidRPr="00EB696E">
        <w:t>通常指在经过</w:t>
      </w:r>
      <w:proofErr w:type="gramStart"/>
      <w:r w:rsidR="00EB696E" w:rsidRPr="00EB696E">
        <w:t>预训练</w:t>
      </w:r>
      <w:proofErr w:type="gramEnd"/>
      <w:r w:rsidR="00EB696E" w:rsidRPr="00EB696E">
        <w:t>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w:t>
      </w:r>
      <w:proofErr w:type="gramStart"/>
      <w:r w:rsidRPr="00456984">
        <w:rPr>
          <w:rFonts w:hint="eastAsia"/>
        </w:rPr>
        <w:t>交互来</w:t>
      </w:r>
      <w:proofErr w:type="gramEnd"/>
      <w:r w:rsidRPr="00456984">
        <w:rPr>
          <w:rFonts w:hint="eastAsia"/>
        </w:rPr>
        <w:t>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w:t>
      </w:r>
      <w:r w:rsidRPr="00456984">
        <w:rPr>
          <w:rFonts w:hint="eastAsia"/>
        </w:rPr>
        <w:lastRenderedPageBreak/>
        <w:t>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w:t>
      </w:r>
      <w:proofErr w:type="gramStart"/>
      <w:r w:rsidRPr="00456984">
        <w:t>体系统</w:t>
      </w:r>
      <w:proofErr w:type="gramEnd"/>
      <w:r w:rsidRPr="00456984">
        <w:t>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634874"/>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lastRenderedPageBreak/>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w:t>
      </w:r>
      <w:proofErr w:type="gramStart"/>
      <w:r w:rsidRPr="00117870">
        <w:rPr>
          <w:rFonts w:hint="eastAsia"/>
        </w:rPr>
        <w:t>应用让</w:t>
      </w:r>
      <w:proofErr w:type="gramEnd"/>
      <w:r w:rsidRPr="00117870">
        <w:rPr>
          <w:rFonts w:hint="eastAsia"/>
        </w:rPr>
        <w:t>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6D10F7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915B35">
        <w:instrText xml:space="preserve"> ADDIN EN.CITE &lt;EndNote&gt;&lt;Cite&gt;&lt;Author&gt;Kwon&lt;/Author&gt;&lt;Year&gt;2023&lt;/Year&gt;&lt;RecNum&gt;79&lt;/RecNum&gt;&lt;DisplayText&gt;&lt;style face="superscript"&gt;[55]&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634875"/>
      <w:r w:rsidRPr="005727A9">
        <w:t>第三章</w:t>
      </w:r>
      <w:r w:rsidRPr="005727A9">
        <w:rPr>
          <w:rFonts w:hint="eastAsia"/>
        </w:rPr>
        <w:t xml:space="preserve">  </w:t>
      </w:r>
      <w:r w:rsidRPr="005727A9">
        <w:t>相关技术研究和实验设计</w:t>
      </w:r>
      <w:bookmarkEnd w:id="15"/>
    </w:p>
    <w:p w14:paraId="0DF82B56" w14:textId="24CCE26F"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634876"/>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proofErr w:type="gramStart"/>
      <w:r>
        <w:rPr>
          <w:rFonts w:hint="eastAsia"/>
        </w:rPr>
        <w:t>由谷歌</w:t>
      </w:r>
      <w:proofErr w:type="gramEnd"/>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w:t>
      </w:r>
      <w:r w:rsidRPr="00BE4D90">
        <w:lastRenderedPageBreak/>
        <w:t>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proofErr w:type="gramStart"/>
      <w:r w:rsidR="00EB3A73">
        <w:rPr>
          <w:rFonts w:hint="eastAsia"/>
        </w:rPr>
        <w:t>个</w:t>
      </w:r>
      <w:proofErr w:type="gramEnd"/>
      <w:r w:rsidR="00EB3A73">
        <w:rPr>
          <w:rFonts w:hint="eastAsia"/>
        </w:rPr>
        <w:t>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w:t>
      </w:r>
      <w:proofErr w:type="gramStart"/>
      <w:r w:rsidR="001701F9">
        <w:rPr>
          <w:rFonts w:hint="eastAsia"/>
        </w:rPr>
        <w:t>相加和层归一化</w:t>
      </w:r>
      <w:proofErr w:type="gramEnd"/>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proofErr w:type="gramStart"/>
      <w:r w:rsidR="0039142E">
        <w:rPr>
          <w:rFonts w:hint="eastAsia"/>
        </w:rPr>
        <w:t>个</w:t>
      </w:r>
      <w:proofErr w:type="gramEnd"/>
      <w:r w:rsidR="0039142E">
        <w:rPr>
          <w:rFonts w:hint="eastAsia"/>
        </w:rPr>
        <w:t>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lastRenderedPageBreak/>
        <w:drawing>
          <wp:inline distT="0" distB="0" distL="0" distR="0" wp14:anchorId="120AB975" wp14:editId="1BBE9801">
            <wp:extent cx="3159262" cy="4727276"/>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0120" cy="477345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w:t>
      </w:r>
      <w:proofErr w:type="gramStart"/>
      <w:r w:rsidR="007A7250" w:rsidRPr="007A7250">
        <w:t>点积并</w:t>
      </w:r>
      <w:proofErr w:type="gramEnd"/>
      <w:r w:rsidR="007A7250" w:rsidRPr="007A7250">
        <w:t>进行缩放，能够得到一个权重分布，再通过该</w:t>
      </w:r>
      <w:proofErr w:type="gramStart"/>
      <w:r w:rsidR="007A7250" w:rsidRPr="007A7250">
        <w:t>分布对值进行</w:t>
      </w:r>
      <w:proofErr w:type="gramEnd"/>
      <w:r w:rsidR="007A7250" w:rsidRPr="007A7250">
        <w:t>加权求和，从而生成最终的输出表示。</w:t>
      </w:r>
      <w:r w:rsidR="002C1AC6" w:rsidRPr="002C1AC6">
        <w:t>输入的每个单词首先通过三个不同的线性变换生成对应的查询、键和值</w:t>
      </w:r>
      <w:r w:rsidR="002C1AC6" w:rsidRPr="002C1AC6">
        <w:lastRenderedPageBreak/>
        <w:t>向量。这些变换使得模型能够灵活地学习不同的表示</w:t>
      </w:r>
      <w:r w:rsidR="002C1AC6">
        <w:rPr>
          <w:rFonts w:hint="eastAsia"/>
        </w:rPr>
        <w:t>。</w:t>
      </w:r>
      <w:r w:rsidR="002C1AC6" w:rsidRPr="002C1AC6">
        <w:t>自注意力机制通过计算查询和</w:t>
      </w:r>
      <w:proofErr w:type="gramStart"/>
      <w:r w:rsidR="002C1AC6" w:rsidRPr="002C1AC6">
        <w:t>键</w:t>
      </w:r>
      <w:r w:rsidR="008F09FF">
        <w:rPr>
          <w:rFonts w:hint="eastAsia"/>
        </w:rPr>
        <w:t>值</w:t>
      </w:r>
      <w:proofErr w:type="gramEnd"/>
      <w:r w:rsidR="008F09FF">
        <w:rPr>
          <w:rFonts w:hint="eastAsia"/>
        </w:rPr>
        <w:t>对</w:t>
      </w:r>
      <w:r w:rsidR="002C1AC6" w:rsidRPr="002C1AC6">
        <w:t>之间的相似度来为每个</w:t>
      </w:r>
      <w:proofErr w:type="gramStart"/>
      <w:r w:rsidR="002C1AC6" w:rsidRPr="002C1AC6">
        <w:t>词分配</w:t>
      </w:r>
      <w:proofErr w:type="gramEnd"/>
      <w:r w:rsidR="002C1AC6" w:rsidRPr="002C1AC6">
        <w:t>一个权重，</w:t>
      </w:r>
      <w:proofErr w:type="gramStart"/>
      <w:r w:rsidR="002C1AC6" w:rsidRPr="002C1AC6">
        <w:t>进而对值进行</w:t>
      </w:r>
      <w:proofErr w:type="gramEnd"/>
      <w:r w:rsidR="002C1AC6" w:rsidRPr="002C1AC6">
        <w:t>加权求和，得出最终的输出。通过这种方式，模型能够在一个序列中聚焦于与</w:t>
      </w:r>
      <w:proofErr w:type="gramStart"/>
      <w:r w:rsidR="002C1AC6" w:rsidRPr="002C1AC6">
        <w:t>当前词</w:t>
      </w:r>
      <w:proofErr w:type="gramEnd"/>
      <w:r w:rsidR="002C1AC6" w:rsidRPr="002C1AC6">
        <w:t>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w:t>
      </w:r>
      <w:proofErr w:type="gramStart"/>
      <w:r w:rsidRPr="00757DB4">
        <w:t>固定维</w:t>
      </w:r>
      <w:proofErr w:type="gramEnd"/>
      <w:r w:rsidRPr="00757DB4">
        <w:t>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w:t>
      </w:r>
      <w:r w:rsidR="00BC144C" w:rsidRPr="00BC144C">
        <w:lastRenderedPageBreak/>
        <w:t>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634877"/>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3634878"/>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w:t>
      </w:r>
      <w:proofErr w:type="gramStart"/>
      <w:r w:rsidR="00A4289B">
        <w:rPr>
          <w:rFonts w:hint="eastAsia"/>
        </w:rPr>
        <w:t>研</w:t>
      </w:r>
      <w:proofErr w:type="gramEnd"/>
      <w:r w:rsidR="00A4289B">
        <w:rPr>
          <w:rFonts w:hint="eastAsia"/>
        </w:rPr>
        <w:t>大语言模型，并开放接口邀请用户进行测试和体验。</w:t>
      </w:r>
      <w:r>
        <w:rPr>
          <w:rFonts w:hint="eastAsia"/>
        </w:rPr>
        <w:t>2023</w:t>
      </w:r>
      <w:r>
        <w:rPr>
          <w:rFonts w:hint="eastAsia"/>
        </w:rPr>
        <w:t>年</w:t>
      </w:r>
      <w:r>
        <w:rPr>
          <w:rFonts w:hint="eastAsia"/>
        </w:rPr>
        <w:t>8</w:t>
      </w:r>
      <w:r>
        <w:rPr>
          <w:rFonts w:hint="eastAsia"/>
        </w:rPr>
        <w:t>月阿里巴巴通</w:t>
      </w:r>
      <w:proofErr w:type="gramStart"/>
      <w:r>
        <w:rPr>
          <w:rFonts w:hint="eastAsia"/>
        </w:rPr>
        <w:t>义千问</w:t>
      </w:r>
      <w:proofErr w:type="gramEnd"/>
      <w:r>
        <w:rPr>
          <w:rFonts w:hint="eastAsia"/>
        </w:rPr>
        <w:t>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r>
        <w:rPr>
          <w:rFonts w:hint="eastAsia"/>
        </w:rPr>
        <w:t>Qwen</w:t>
      </w:r>
      <w:r w:rsidR="00A60B61">
        <w:rPr>
          <w:rFonts w:hint="eastAsia"/>
        </w:rPr>
        <w:t>模型的</w:t>
      </w:r>
      <w:proofErr w:type="gramStart"/>
      <w:r w:rsidR="00A60B61">
        <w:rPr>
          <w:rFonts w:hint="eastAsia"/>
        </w:rPr>
        <w:t>预训练</w:t>
      </w:r>
      <w:proofErr w:type="gramEnd"/>
      <w:r w:rsidR="00A60B61">
        <w:rPr>
          <w:rFonts w:hint="eastAsia"/>
        </w:rPr>
        <w:t>数据主要涉及公共网络文档、百科全书、书籍、代码等，数据涉及多种语言但主要以中文和英文为主。为了保证</w:t>
      </w:r>
      <w:proofErr w:type="gramStart"/>
      <w:r w:rsidR="00A60B61">
        <w:rPr>
          <w:rFonts w:hint="eastAsia"/>
        </w:rPr>
        <w:t>预训练</w:t>
      </w:r>
      <w:proofErr w:type="gramEnd"/>
      <w:r w:rsidR="00A60B61">
        <w:rPr>
          <w:rFonts w:hint="eastAsia"/>
        </w:rPr>
        <w:t>数据的质量，其制定了一套全面的预处理流程，最后仅仅保留了</w:t>
      </w:r>
      <w:r w:rsidR="00A60B61">
        <w:rPr>
          <w:rFonts w:hint="eastAsia"/>
        </w:rPr>
        <w:t>3</w:t>
      </w:r>
      <w:r w:rsidR="00A60B61">
        <w:rPr>
          <w:rFonts w:hint="eastAsia"/>
        </w:rPr>
        <w:t>万亿</w:t>
      </w:r>
      <w:proofErr w:type="gramStart"/>
      <w:r w:rsidR="00D2463F">
        <w:rPr>
          <w:rFonts w:hint="eastAsia"/>
        </w:rPr>
        <w:t>个</w:t>
      </w:r>
      <w:proofErr w:type="gramEnd"/>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w:t>
      </w:r>
      <w:r w:rsidR="00A1614B">
        <w:rPr>
          <w:rFonts w:hint="eastAsia"/>
        </w:rPr>
        <w:lastRenderedPageBreak/>
        <w:t>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t>在模型</w:t>
      </w:r>
      <w:proofErr w:type="gramStart"/>
      <w:r>
        <w:rPr>
          <w:rFonts w:hint="eastAsia"/>
        </w:rPr>
        <w:t>预训练</w:t>
      </w:r>
      <w:proofErr w:type="gramEnd"/>
      <w:r>
        <w:rPr>
          <w:rFonts w:hint="eastAsia"/>
        </w:rPr>
        <w:t>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w:t>
      </w:r>
      <w:r w:rsidR="00EF64C3" w:rsidRPr="00EF64C3">
        <w:rPr>
          <w:rFonts w:hint="eastAsia"/>
        </w:rPr>
        <w:lastRenderedPageBreak/>
        <w:t>和值的</w:t>
      </w:r>
      <w:proofErr w:type="gramStart"/>
      <w:r w:rsidR="00EF64C3" w:rsidRPr="00EF64C3">
        <w:rPr>
          <w:rFonts w:hint="eastAsia"/>
        </w:rPr>
        <w:t>点积重新</w:t>
      </w:r>
      <w:proofErr w:type="gramEnd"/>
      <w:r w:rsidR="00EF64C3" w:rsidRPr="00EF64C3">
        <w:rPr>
          <w:rFonts w:hint="eastAsia"/>
        </w:rPr>
        <w:t>缩放</w:t>
      </w:r>
      <w:r w:rsidR="00EF64C3">
        <w:rPr>
          <w:rFonts w:hint="eastAsia"/>
        </w:rPr>
        <w:t>，确保注意力值</w:t>
      </w:r>
      <w:proofErr w:type="gramStart"/>
      <w:r w:rsidR="00EF64C3">
        <w:rPr>
          <w:rFonts w:hint="eastAsia"/>
        </w:rPr>
        <w:t>的熵随上下文</w:t>
      </w:r>
      <w:proofErr w:type="gramEnd"/>
      <w:r w:rsidR="00EF64C3">
        <w:rPr>
          <w:rFonts w:hint="eastAsia"/>
        </w:rPr>
        <w:t>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proofErr w:type="gramStart"/>
      <w:r w:rsidR="00FF6905">
        <w:rPr>
          <w:rFonts w:hint="eastAsia"/>
        </w:rPr>
        <w:t>池化层</w:t>
      </w:r>
      <w:proofErr w:type="gramEnd"/>
      <w:r w:rsidR="00FF6905">
        <w:rPr>
          <w:rFonts w:hint="eastAsia"/>
        </w:rPr>
        <w:t>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3634879"/>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w:t>
      </w:r>
      <w:proofErr w:type="gramStart"/>
      <w:r>
        <w:rPr>
          <w:rFonts w:hint="eastAsia"/>
        </w:rPr>
        <w:t>通义千问团队</w:t>
      </w:r>
      <w:proofErr w:type="gramEnd"/>
      <w:r>
        <w:rPr>
          <w:rFonts w:hint="eastAsia"/>
        </w:rPr>
        <w:t>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w:t>
      </w:r>
      <w:proofErr w:type="gramStart"/>
      <w:r w:rsidR="0080506C" w:rsidRPr="0080506C">
        <w:rPr>
          <w:rFonts w:hint="eastAsia"/>
        </w:rPr>
        <w:t>预训练</w:t>
      </w:r>
      <w:proofErr w:type="gramEnd"/>
      <w:r w:rsidR="0080506C" w:rsidRPr="0080506C">
        <w:rPr>
          <w:rFonts w:hint="eastAsia"/>
        </w:rPr>
        <w:t>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lastRenderedPageBreak/>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w:t>
      </w:r>
      <w:proofErr w:type="gramStart"/>
      <w:r w:rsidR="00CA3ACE" w:rsidRPr="00CA3ACE">
        <w:t>预训练</w:t>
      </w:r>
      <w:proofErr w:type="gramEnd"/>
      <w:r w:rsidR="00CA3ACE" w:rsidRPr="00CA3ACE">
        <w:t>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w:t>
      </w:r>
      <w:proofErr w:type="gramStart"/>
      <w:r w:rsidR="00CA3ACE" w:rsidRPr="00CA3ACE">
        <w:t>预训练</w:t>
      </w:r>
      <w:proofErr w:type="gramEnd"/>
      <w:r w:rsidR="00CA3ACE" w:rsidRPr="00CA3ACE">
        <w:t>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w:t>
      </w:r>
      <w:proofErr w:type="gramStart"/>
      <w:r w:rsidR="00CA3ACE" w:rsidRPr="00CA3ACE">
        <w:t>支持约</w:t>
      </w:r>
      <w:proofErr w:type="gramEnd"/>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w:t>
      </w:r>
      <w:proofErr w:type="gramStart"/>
      <w:r w:rsidRPr="00CA3ACE">
        <w:t>预训练</w:t>
      </w:r>
      <w:proofErr w:type="gramEnd"/>
      <w:r w:rsidRPr="00CA3ACE">
        <w:t>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w:t>
      </w:r>
      <w:proofErr w:type="gramStart"/>
      <w:r w:rsidRPr="00CA3ACE">
        <w:t>预训练</w:t>
      </w:r>
      <w:proofErr w:type="gramEnd"/>
      <w:r w:rsidRPr="00CA3ACE">
        <w:t>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proofErr w:type="gramStart"/>
      <w:r w:rsidR="002E3234" w:rsidRPr="002E3234">
        <w:t>个</w:t>
      </w:r>
      <w:proofErr w:type="gramEnd"/>
      <w:r w:rsidR="002E3234" w:rsidRPr="002E3234">
        <w:t>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lastRenderedPageBreak/>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w:t>
      </w:r>
      <w:proofErr w:type="gramStart"/>
      <w:r w:rsidRPr="00053D64">
        <w:t>预训练</w:t>
      </w:r>
      <w:proofErr w:type="gramEnd"/>
      <w:r w:rsidRPr="00053D64">
        <w:t>的最后阶段，</w:t>
      </w:r>
      <w:r w:rsidRPr="00053D64">
        <w:t xml:space="preserve">Qwen2 </w:t>
      </w:r>
      <w:r w:rsidRPr="00053D64">
        <w:t>将上下文长度从</w:t>
      </w:r>
      <w:r w:rsidRPr="00053D64">
        <w:t xml:space="preserve"> 4,096 </w:t>
      </w:r>
      <w:proofErr w:type="gramStart"/>
      <w:r w:rsidRPr="00053D64">
        <w:t>个</w:t>
      </w:r>
      <w:proofErr w:type="gramEnd"/>
      <w:r w:rsidRPr="00053D64">
        <w:t xml:space="preserve"> token </w:t>
      </w:r>
      <w:r w:rsidRPr="00053D64">
        <w:t>增加到了</w:t>
      </w:r>
      <w:r w:rsidRPr="00053D64">
        <w:t xml:space="preserve">32,768 </w:t>
      </w:r>
      <w:proofErr w:type="gramStart"/>
      <w:r w:rsidRPr="00053D64">
        <w:t>个</w:t>
      </w:r>
      <w:proofErr w:type="gramEnd"/>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w:t>
      </w:r>
      <w:r w:rsidR="009601E4">
        <w:rPr>
          <w:rFonts w:hint="eastAsia"/>
        </w:rPr>
        <w:lastRenderedPageBreak/>
        <w:t>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w:t>
      </w:r>
      <w:proofErr w:type="gramStart"/>
      <w:r w:rsidR="009601E4">
        <w:rPr>
          <w:rFonts w:hint="eastAsia"/>
        </w:rPr>
        <w:t>块表示</w:t>
      </w:r>
      <w:proofErr w:type="gramEnd"/>
      <w:r w:rsidR="009601E4">
        <w:rPr>
          <w:rFonts w:hint="eastAsia"/>
        </w:rPr>
        <w:t>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重依赖大量人类注释，而</w:t>
      </w:r>
      <w:r>
        <w:rPr>
          <w:rFonts w:hint="eastAsia"/>
        </w:rPr>
        <w:t>Qwen2</w:t>
      </w:r>
      <w:r>
        <w:rPr>
          <w:rFonts w:hint="eastAsia"/>
        </w:rPr>
        <w:t>则通过优化数据获取流程，旨在</w:t>
      </w:r>
      <w:proofErr w:type="gramStart"/>
      <w:r>
        <w:rPr>
          <w:rFonts w:hint="eastAsia"/>
        </w:rPr>
        <w:t>在</w:t>
      </w:r>
      <w:proofErr w:type="gramEnd"/>
      <w:r>
        <w:rPr>
          <w:rFonts w:hint="eastAsia"/>
        </w:rPr>
        <w:t>最大化数据质量和可靠性的同时，最小</w:t>
      </w:r>
      <w:proofErr w:type="gramStart"/>
      <w:r>
        <w:rPr>
          <w:rFonts w:hint="eastAsia"/>
        </w:rPr>
        <w:t>化人类</w:t>
      </w:r>
      <w:proofErr w:type="gramEnd"/>
      <w:r>
        <w:rPr>
          <w:rFonts w:hint="eastAsia"/>
        </w:rPr>
        <w:t>标注的需求。具体而言，</w:t>
      </w:r>
      <w:proofErr w:type="gramStart"/>
      <w:r>
        <w:rPr>
          <w:rFonts w:hint="eastAsia"/>
        </w:rPr>
        <w:t>通义千问团队</w:t>
      </w:r>
      <w:proofErr w:type="gramEnd"/>
      <w:r>
        <w:rPr>
          <w:rFonts w:hint="eastAsia"/>
        </w:rPr>
        <w:t>深入研究了如何有效地获取高质量的指令和偏好数据，以</w:t>
      </w:r>
      <w:proofErr w:type="gramStart"/>
      <w:r>
        <w:rPr>
          <w:rFonts w:hint="eastAsia"/>
        </w:rPr>
        <w:t>自监督式</w:t>
      </w:r>
      <w:proofErr w:type="gramEnd"/>
      <w:r>
        <w:rPr>
          <w:rFonts w:hint="eastAsia"/>
        </w:rPr>
        <w:t>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w:t>
      </w:r>
      <w:r>
        <w:rPr>
          <w:rFonts w:hint="eastAsia"/>
        </w:rPr>
        <w:lastRenderedPageBreak/>
        <w:t>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proofErr w:type="gramStart"/>
      <w:r w:rsidR="00155496">
        <w:rPr>
          <w:rFonts w:hint="eastAsia"/>
        </w:rPr>
        <w:t>通义千问团队</w:t>
      </w:r>
      <w:proofErr w:type="gramEnd"/>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 xml:space="preserve">7 × </w:t>
      </w:r>
      <w:r w:rsidRPr="00155496">
        <w:lastRenderedPageBreak/>
        <w:t>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w:t>
      </w:r>
      <w:proofErr w:type="gramStart"/>
      <w:r w:rsidRPr="00155496">
        <w:t>值限制</w:t>
      </w:r>
      <w:proofErr w:type="gramEnd"/>
      <w:r w:rsidRPr="00155496">
        <w:t>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w:t>
      </w:r>
      <w:proofErr w:type="gramStart"/>
      <w:r w:rsidRPr="00155496">
        <w:t>不同响应</w:t>
      </w:r>
      <w:proofErr w:type="gramEnd"/>
      <w:r w:rsidRPr="00155496">
        <w:t>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3634880"/>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w:t>
      </w:r>
      <w:proofErr w:type="gramStart"/>
      <w:r>
        <w:rPr>
          <w:rFonts w:hint="eastAsia"/>
        </w:rPr>
        <w:t>通义千问团队</w:t>
      </w:r>
      <w:proofErr w:type="gramEnd"/>
      <w:r>
        <w:rPr>
          <w:rFonts w:hint="eastAsia"/>
        </w:rPr>
        <w:t>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proofErr w:type="gramStart"/>
      <w:r w:rsidR="00B31BAA" w:rsidRPr="00B31BAA">
        <w:t>预训练</w:t>
      </w:r>
      <w:proofErr w:type="gramEnd"/>
      <w:r w:rsidR="00B31BAA" w:rsidRPr="00B31BAA">
        <w:t>和后处理两个阶段的改进，在高质量</w:t>
      </w:r>
      <w:proofErr w:type="gramStart"/>
      <w:r w:rsidR="00B31BAA" w:rsidRPr="00B31BAA">
        <w:t>预训练</w:t>
      </w:r>
      <w:proofErr w:type="gramEnd"/>
      <w:r w:rsidR="00B31BAA" w:rsidRPr="00B31BAA">
        <w:t>数据集的基础上，通过多阶段强化学习等技术进行后处理，提高了人类偏好、长文本生成、结构数据分析和指令遵循等</w:t>
      </w:r>
      <w:r w:rsidR="00B31BAA" w:rsidRPr="00B31BAA">
        <w:lastRenderedPageBreak/>
        <w:t>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w:t>
      </w:r>
      <w:proofErr w:type="gramStart"/>
      <w:r>
        <w:rPr>
          <w:rFonts w:hint="eastAsia"/>
        </w:rPr>
        <w:t>预训练</w:t>
      </w:r>
      <w:proofErr w:type="gramEnd"/>
      <w:r>
        <w:rPr>
          <w:rFonts w:hint="eastAsia"/>
        </w:rPr>
        <w:t>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w:t>
      </w:r>
      <w:proofErr w:type="gramStart"/>
      <w:r w:rsidR="002C6CD9" w:rsidRPr="002C6CD9">
        <w:t>预训练</w:t>
      </w:r>
      <w:proofErr w:type="gramEnd"/>
      <w:r w:rsidR="002C6CD9" w:rsidRPr="002C6CD9">
        <w:t>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w:t>
      </w:r>
      <w:proofErr w:type="gramStart"/>
      <w:r w:rsidRPr="00343445">
        <w:t>与答案</w:t>
      </w:r>
      <w:proofErr w:type="gramEnd"/>
      <w:r w:rsidRPr="00343445">
        <w:t>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25EAC5F9" w14:textId="18001FF2" w:rsidR="00343445" w:rsidRDefault="00343445" w:rsidP="00862989">
      <w:pPr>
        <w:ind w:firstLine="480"/>
      </w:pPr>
      <w:r>
        <w:rPr>
          <w:rFonts w:hint="eastAsia"/>
        </w:rPr>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w:t>
      </w:r>
      <w:proofErr w:type="gramStart"/>
      <w:r w:rsidRPr="00343445">
        <w:t>和去偏性</w:t>
      </w:r>
      <w:proofErr w:type="gramEnd"/>
      <w:r w:rsidRPr="00343445">
        <w:t>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w:t>
      </w:r>
      <w:r>
        <w:rPr>
          <w:rFonts w:hint="eastAsia"/>
        </w:rPr>
        <w:lastRenderedPageBreak/>
        <w:t>过程中强化学习的重要过程。</w:t>
      </w:r>
    </w:p>
    <w:p w14:paraId="5B8006E1" w14:textId="77777777" w:rsidR="002D338F" w:rsidRDefault="002D338F" w:rsidP="002D338F">
      <w:pPr>
        <w:ind w:firstLineChars="0" w:firstLine="0"/>
      </w:pPr>
    </w:p>
    <w:p w14:paraId="3CE20748" w14:textId="54BF930B" w:rsidR="002D338F" w:rsidRDefault="002D338F" w:rsidP="002D338F">
      <w:pPr>
        <w:pStyle w:val="2"/>
      </w:pPr>
      <w:bookmarkStart w:id="25" w:name="_Toc193634881"/>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3634882"/>
      <w:r>
        <w:rPr>
          <w:rFonts w:hint="eastAsia"/>
        </w:rPr>
        <w:t>3.3.1  SFT</w:t>
      </w:r>
      <w:r>
        <w:rPr>
          <w:rFonts w:hint="eastAsia"/>
        </w:rPr>
        <w:t>简介</w:t>
      </w:r>
      <w:bookmarkEnd w:id="26"/>
    </w:p>
    <w:p w14:paraId="1F1165C1" w14:textId="03B72CA7" w:rsidR="006A00C6"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w:t>
      </w:r>
      <w:proofErr w:type="gramStart"/>
      <w:r w:rsidR="00BD508C" w:rsidRPr="00BD508C">
        <w:t>预训练</w:t>
      </w:r>
      <w:proofErr w:type="gramEnd"/>
      <w:r w:rsidR="00BD508C" w:rsidRPr="00BD508C">
        <w:t>模型进行微调，以增强模型在特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w:t>
      </w:r>
      <w:proofErr w:type="gramStart"/>
      <w:r w:rsidR="00B862AA" w:rsidRPr="00B862AA">
        <w:t>预训练</w:t>
      </w:r>
      <w:proofErr w:type="gramEnd"/>
      <w:r w:rsidR="00B862AA" w:rsidRPr="00B862AA">
        <w:t>知识，通过数据的标注样本来优化模型参数，使模型更适应实际应用</w:t>
      </w:r>
      <w:r w:rsidR="00B862AA">
        <w:rPr>
          <w:rFonts w:hint="eastAsia"/>
        </w:rPr>
        <w:t>。同时</w:t>
      </w:r>
      <w:r w:rsidR="00B862AA">
        <w:rPr>
          <w:rFonts w:hint="eastAsia"/>
        </w:rPr>
        <w:t>SFT</w:t>
      </w:r>
      <w:r>
        <w:rPr>
          <w:rFonts w:hint="eastAsia"/>
        </w:rPr>
        <w:t>在训练效率和资源消耗以及性能表现上达到了一定的平衡，</w:t>
      </w:r>
      <w:r w:rsidR="009B7EA1">
        <w:rPr>
          <w:rFonts w:hint="eastAsia"/>
        </w:rPr>
        <w:t>相比于</w:t>
      </w:r>
      <w:proofErr w:type="gramStart"/>
      <w:r w:rsidR="009B7EA1">
        <w:rPr>
          <w:rFonts w:hint="eastAsia"/>
        </w:rPr>
        <w:t>预训练</w:t>
      </w:r>
      <w:proofErr w:type="gramEnd"/>
      <w:r w:rsidR="009B7EA1">
        <w:rPr>
          <w:rFonts w:hint="eastAsia"/>
        </w:rPr>
        <w:t>所需要的大量语料数据清洗以及强化学习过程中所需的高额算力，</w:t>
      </w:r>
      <w:r w:rsidR="009B7EA1">
        <w:rPr>
          <w:rFonts w:hint="eastAsia"/>
        </w:rPr>
        <w:t>SFT</w:t>
      </w:r>
      <w:r>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proofErr w:type="gramStart"/>
      <w:r w:rsidRPr="00BD508C">
        <w:rPr>
          <w:rFonts w:hint="eastAsia"/>
        </w:rPr>
        <w:t>预训练</w:t>
      </w:r>
      <w:proofErr w:type="gramEnd"/>
      <w:r w:rsidRPr="00BD508C">
        <w:rPr>
          <w:rFonts w:hint="eastAsia"/>
        </w:rPr>
        <w:t>模型初始化</w:t>
      </w:r>
      <w:r>
        <w:rPr>
          <w:rFonts w:hint="eastAsia"/>
        </w:rPr>
        <w:t>，</w:t>
      </w:r>
      <w:r w:rsidRPr="00BD508C">
        <w:t>在进行有监督微调前，首先需要一个经过大规模数据</w:t>
      </w:r>
      <w:proofErr w:type="gramStart"/>
      <w:r w:rsidRPr="00BD508C">
        <w:t>预训练</w:t>
      </w:r>
      <w:proofErr w:type="gramEnd"/>
      <w:r w:rsidRPr="00BD508C">
        <w:t>的模型（如</w:t>
      </w:r>
      <w:r>
        <w:rPr>
          <w:rFonts w:hint="eastAsia"/>
        </w:rPr>
        <w:t>Qwen</w:t>
      </w:r>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w:t>
      </w:r>
      <w:proofErr w:type="gramStart"/>
      <w:r>
        <w:rPr>
          <w:rFonts w:hint="eastAsia"/>
        </w:rPr>
        <w:t>预训练</w:t>
      </w:r>
      <w:proofErr w:type="gramEnd"/>
      <w:r>
        <w:rPr>
          <w:rFonts w:hint="eastAsia"/>
        </w:rPr>
        <w:t>模型的参数。常见的损失函数包括交叉</w:t>
      </w:r>
      <w:proofErr w:type="gramStart"/>
      <w:r>
        <w:rPr>
          <w:rFonts w:hint="eastAsia"/>
        </w:rPr>
        <w:t>熵</w:t>
      </w:r>
      <w:proofErr w:type="gramEnd"/>
      <w:r>
        <w:rPr>
          <w:rFonts w:hint="eastAsia"/>
        </w:rPr>
        <w:t>损失（用于分类问题）或均</w:t>
      </w:r>
      <w:r>
        <w:rPr>
          <w:rFonts w:hint="eastAsia"/>
        </w:rPr>
        <w:lastRenderedPageBreak/>
        <w:t>方误差（用于回归任务）。微调过程的目标是通过标注样本来优化模型在该任务上的表现。</w:t>
      </w:r>
    </w:p>
    <w:p w14:paraId="74F465B3" w14:textId="2788014D" w:rsidR="00B31BAA" w:rsidRDefault="00FD2561" w:rsidP="00FD2561">
      <w:pPr>
        <w:pStyle w:val="3"/>
      </w:pPr>
      <w:bookmarkStart w:id="27" w:name="_Toc193634883"/>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proofErr w:type="gramStart"/>
      <w:r w:rsidR="009F15DE" w:rsidRPr="007E2E25">
        <w:t>预训练</w:t>
      </w:r>
      <w:proofErr w:type="gramEnd"/>
      <w:r w:rsidR="009F15DE" w:rsidRPr="007E2E25">
        <w:t>模型的参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w:t>
      </w:r>
      <w:proofErr w:type="gramStart"/>
      <w:r>
        <w:rPr>
          <w:rFonts w:hint="eastAsia"/>
        </w:rPr>
        <w:t>熵</w:t>
      </w:r>
      <w:proofErr w:type="gramEnd"/>
      <w:r>
        <w:rPr>
          <w:rFonts w:hint="eastAsia"/>
        </w:rPr>
        <w:t>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9A0E9F"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lastRenderedPageBreak/>
        <w:t>其中，</w:t>
      </w:r>
      <m:oMath>
        <m:r>
          <w:rPr>
            <w:rFonts w:ascii="Cambria Math" w:hAnsi="Cambria Math" w:cs="Cambria Math"/>
          </w:rPr>
          <m:t>λ</m:t>
        </m:r>
      </m:oMath>
      <w:r>
        <w:rPr>
          <w:rFonts w:hint="eastAsia"/>
        </w:rPr>
        <w:t>是正则化系数，控制着模型复杂度与拟合能力之间的平衡</w:t>
      </w:r>
      <w:r>
        <w:rPr>
          <w:rFonts w:hint="eastAsia"/>
        </w:rPr>
        <w:t>。</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2429247D" w:rsidR="00527B18" w:rsidRDefault="008F09A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r>
                  <m:rPr>
                    <m:sty m:val="p"/>
                  </m:rPr>
                  <w:rPr>
                    <w:rFonts w:ascii="Cambria Math" w:hAnsi="Cambria Math"/>
                  </w:rPr>
                  <m:t xml:space="preserve"> ,  </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r>
                  <m:rPr>
                    <m:sty m:val="p"/>
                  </m:rPr>
                  <w:rPr>
                    <w:rFonts w:ascii="Cambria Math" w:hAnsi="Cambria Math"/>
                  </w:rPr>
                  <m:t>|</m:t>
                </m:r>
                <m:r>
                  <m:rPr>
                    <m:sty m:val="p"/>
                  </m:rPr>
                  <w:rPr>
                    <w:rFonts w:ascii="Cambria Math" w:hAnsi="Cambria Math"/>
                  </w:rPr>
                  <m:t xml:space="preserve">|≤ </m:t>
                </m:r>
                <m:r>
                  <w:rPr>
                    <w:rFonts w:ascii="Cambria Math" w:hAnsi="Cambria Math" w:hint="eastAsia"/>
                  </w:rPr>
                  <m:t>clip</m:t>
                </m:r>
                <m:r>
                  <m:rPr>
                    <m:sty m:val="p"/>
                  </m:rPr>
                  <w:rPr>
                    <w:rFonts w:ascii="Cambria Math" w:hAnsi="Cambria Math"/>
                  </w:rPr>
                  <m:t>_</m:t>
                </m:r>
                <m:r>
                  <w:rPr>
                    <w:rFonts w:ascii="Cambria Math" w:hAnsi="Cambria Math"/>
                  </w:rPr>
                  <m:t>value</m:t>
                </m:r>
              </m:e>
              <m:e>
                <m:f>
                  <m:fPr>
                    <m:ctrlPr>
                      <w:rPr>
                        <w:rFonts w:ascii="Cambria Math" w:hAnsi="Cambria Math"/>
                      </w:rPr>
                    </m:ctrlPr>
                  </m:fPr>
                  <m:num>
                    <m:r>
                      <w:rPr>
                        <w:rFonts w:ascii="Cambria Math" w:hAnsi="Cambria Math" w:hint="eastAsia"/>
                      </w:rPr>
                      <m:t>clip</m:t>
                    </m:r>
                    <m:r>
                      <m:rPr>
                        <m:sty m:val="p"/>
                      </m:rPr>
                      <w:rPr>
                        <w:rFonts w:ascii="Cambria Math" w:hAnsi="Cambria Math"/>
                      </w:rPr>
                      <m:t>_</m:t>
                    </m:r>
                    <m:r>
                      <w:rPr>
                        <w:rFonts w:ascii="Cambria Math" w:hAnsi="Cambria Math"/>
                      </w:rPr>
                      <m:t>value</m:t>
                    </m:r>
                  </m:num>
                  <m:den>
                    <m:r>
                      <m:rPr>
                        <m:sty m:val="p"/>
                      </m:rP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r>
                  <m:rPr>
                    <m:sty m:val="p"/>
                  </m:rPr>
                  <w:rPr>
                    <w:rFonts w:ascii="Cambria Math" w:hAnsi="Cambria Math"/>
                  </w:rPr>
                  <m:t xml:space="preserve">,     </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r>
                  <m:rPr>
                    <m:sty m:val="p"/>
                  </m:rPr>
                  <w:rPr>
                    <w:rFonts w:ascii="Cambria Math" w:hAnsi="Cambria Math"/>
                  </w:rPr>
                  <m:t>||</m:t>
                </m:r>
                <m:r>
                  <m:rPr>
                    <m:sty m:val="p"/>
                  </m:rPr>
                  <w:rPr>
                    <w:rFonts w:ascii="Cambria Math" w:hAnsi="Cambria Math"/>
                  </w:rPr>
                  <m:t xml:space="preserve">&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60C09841" w:rsidR="00275F47" w:rsidRDefault="00275F47" w:rsidP="00275F47">
      <w:pPr>
        <w:ind w:firstLine="480"/>
      </w:pPr>
      <w:r w:rsidRPr="00275F47">
        <w:t>其中，</w:t>
      </w:r>
      <m:oMath>
        <m:r>
          <w:rPr>
            <w:rFonts w:ascii="Cambria Math" w:hAnsi="Cambria Math" w:hint="eastAsia"/>
          </w:rPr>
          <m:t>clip</m:t>
        </m:r>
        <m:r>
          <m:rPr>
            <m:sty m:val="p"/>
          </m:rPr>
          <w:rPr>
            <w:rFonts w:ascii="Cambria Math" w:hAnsi="Cambria Math"/>
          </w:rPr>
          <m:t>_</m:t>
        </m:r>
        <m:r>
          <w:rPr>
            <w:rFonts w:ascii="Cambria Math" w:hAnsi="Cambria Math"/>
          </w:rPr>
          <m:t>value</m:t>
        </m:r>
      </m:oMath>
      <w:r w:rsidRPr="00275F47">
        <w:t>是裁剪的阈值，通常设定为一个较小的常数值。</w:t>
      </w:r>
    </w:p>
    <w:p w14:paraId="18A17C06" w14:textId="77777777" w:rsidR="00275F47" w:rsidRDefault="00275F47" w:rsidP="00275F47">
      <w:pPr>
        <w:ind w:firstLine="480"/>
        <w:rPr>
          <w:rFonts w:hint="eastAsia"/>
        </w:rPr>
      </w:pPr>
    </w:p>
    <w:p w14:paraId="57705FEA" w14:textId="621E6C2C" w:rsidR="00275F47" w:rsidRDefault="00275F47" w:rsidP="00275F47">
      <w:pPr>
        <w:pStyle w:val="2"/>
      </w:pPr>
      <w:bookmarkStart w:id="29" w:name="_Toc193634884"/>
      <w:r>
        <w:rPr>
          <w:rFonts w:hint="eastAsia"/>
        </w:rPr>
        <w:t>3.</w:t>
      </w:r>
      <w:r w:rsidR="00E4220E">
        <w:rPr>
          <w:rFonts w:hint="eastAsia"/>
        </w:rPr>
        <w:t xml:space="preserve">4  </w:t>
      </w:r>
      <w:r>
        <w:rPr>
          <w:rFonts w:hint="eastAsia"/>
        </w:rPr>
        <w:t>大模型强化学习微调算法解析</w:t>
      </w:r>
      <w:bookmarkEnd w:id="29"/>
    </w:p>
    <w:p w14:paraId="0930F80A" w14:textId="2768C8B1" w:rsidR="00275F47" w:rsidRPr="00275F47" w:rsidRDefault="00275F47" w:rsidP="00E4220E">
      <w:pPr>
        <w:pStyle w:val="3"/>
        <w:rPr>
          <w:rFonts w:hint="eastAsia"/>
        </w:rPr>
      </w:pPr>
      <w:bookmarkStart w:id="30" w:name="_Toc193634885"/>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7CA18FAE" w14:textId="77777777" w:rsidR="00BE2270" w:rsidRPr="007E5A38" w:rsidRDefault="005B0225" w:rsidP="005B0225">
      <w:pPr>
        <w:pStyle w:val="1"/>
        <w:spacing w:after="326"/>
        <w:ind w:firstLine="720"/>
      </w:pPr>
      <w:bookmarkStart w:id="31" w:name="_Toc193634886"/>
      <w:bookmarkEnd w:id="22"/>
      <w:r>
        <w:rPr>
          <w:rFonts w:hint="eastAsia"/>
        </w:rPr>
        <w:t>第七章</w:t>
      </w:r>
      <w:r>
        <w:rPr>
          <w:rFonts w:hint="eastAsia"/>
        </w:rPr>
        <w:t xml:space="preserve">  </w:t>
      </w:r>
      <w:r>
        <w:rPr>
          <w:rFonts w:hint="eastAsia"/>
        </w:rPr>
        <w:t>参考文献</w:t>
      </w:r>
      <w:bookmarkEnd w:id="31"/>
    </w:p>
    <w:p w14:paraId="31B8BB8D" w14:textId="77777777" w:rsidR="009A0E9F" w:rsidRPr="009A0E9F" w:rsidRDefault="003822A8" w:rsidP="009A0E9F">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9A0E9F" w:rsidRPr="009A0E9F">
        <w:rPr>
          <w:rFonts w:hint="eastAsia"/>
          <w:noProof/>
        </w:rPr>
        <w:t>[1]</w:t>
      </w:r>
      <w:r w:rsidR="009A0E9F" w:rsidRPr="009A0E9F">
        <w:rPr>
          <w:rFonts w:hint="eastAsia"/>
          <w:noProof/>
        </w:rPr>
        <w:tab/>
      </w:r>
      <w:r w:rsidR="009A0E9F" w:rsidRPr="009A0E9F">
        <w:rPr>
          <w:rFonts w:hint="eastAsia"/>
          <w:noProof/>
        </w:rPr>
        <w:t>文森</w:t>
      </w:r>
      <w:r w:rsidR="009A0E9F" w:rsidRPr="009A0E9F">
        <w:rPr>
          <w:rFonts w:hint="eastAsia"/>
          <w:noProof/>
        </w:rPr>
        <w:t xml:space="preserve">, </w:t>
      </w:r>
      <w:r w:rsidR="009A0E9F" w:rsidRPr="009A0E9F">
        <w:rPr>
          <w:rFonts w:hint="eastAsia"/>
          <w:noProof/>
        </w:rPr>
        <w:t>钱力</w:t>
      </w:r>
      <w:r w:rsidR="009A0E9F" w:rsidRPr="009A0E9F">
        <w:rPr>
          <w:rFonts w:hint="eastAsia"/>
          <w:noProof/>
        </w:rPr>
        <w:t xml:space="preserve">, </w:t>
      </w:r>
      <w:r w:rsidR="009A0E9F" w:rsidRPr="009A0E9F">
        <w:rPr>
          <w:rFonts w:hint="eastAsia"/>
          <w:noProof/>
        </w:rPr>
        <w:t>胡懋地</w:t>
      </w:r>
      <w:r w:rsidR="009A0E9F" w:rsidRPr="009A0E9F">
        <w:rPr>
          <w:rFonts w:hint="eastAsia"/>
          <w:noProof/>
        </w:rPr>
        <w:t xml:space="preserve">, et al. </w:t>
      </w:r>
      <w:r w:rsidR="009A0E9F" w:rsidRPr="009A0E9F">
        <w:rPr>
          <w:rFonts w:hint="eastAsia"/>
          <w:noProof/>
        </w:rPr>
        <w:t>基于大语言模型的问答技术研究进展综述</w:t>
      </w:r>
      <w:r w:rsidR="009A0E9F" w:rsidRPr="009A0E9F">
        <w:rPr>
          <w:rFonts w:hint="eastAsia"/>
          <w:noProof/>
        </w:rPr>
        <w:t xml:space="preserve"> [J]. 2024, 1.</w:t>
      </w:r>
    </w:p>
    <w:p w14:paraId="706A7483" w14:textId="77777777" w:rsidR="009A0E9F" w:rsidRPr="009A0E9F" w:rsidRDefault="009A0E9F" w:rsidP="009A0E9F">
      <w:pPr>
        <w:pStyle w:val="EndNoteBibliography"/>
        <w:ind w:firstLine="480"/>
        <w:rPr>
          <w:noProof/>
        </w:rPr>
      </w:pPr>
      <w:r w:rsidRPr="009A0E9F">
        <w:rPr>
          <w:noProof/>
        </w:rPr>
        <w:t>[2]</w:t>
      </w:r>
      <w:r w:rsidRPr="009A0E9F">
        <w:rPr>
          <w:noProof/>
        </w:rPr>
        <w:tab/>
        <w:t>LEWIS P, PEREZ E, PIKTUS A, et al. Retrieval-augmented generation for knowledge-intensive nlp tasks [J]. 2020, 33(9459-74.</w:t>
      </w:r>
    </w:p>
    <w:p w14:paraId="3F1F01A4" w14:textId="77777777" w:rsidR="009A0E9F" w:rsidRPr="009A0E9F" w:rsidRDefault="009A0E9F" w:rsidP="009A0E9F">
      <w:pPr>
        <w:pStyle w:val="EndNoteBibliography"/>
        <w:ind w:firstLine="480"/>
        <w:rPr>
          <w:noProof/>
        </w:rPr>
      </w:pPr>
      <w:r w:rsidRPr="009A0E9F">
        <w:rPr>
          <w:noProof/>
        </w:rPr>
        <w:t>[3]</w:t>
      </w:r>
      <w:r w:rsidRPr="009A0E9F">
        <w:rPr>
          <w:noProof/>
        </w:rPr>
        <w:tab/>
        <w:t xml:space="preserve">SCHULMAN J, WOLSKI F, DHARIWAL P, et al. Proximal policy optimization algorithms [J]. 2017, </w:t>
      </w:r>
    </w:p>
    <w:p w14:paraId="375D0387" w14:textId="77777777" w:rsidR="009A0E9F" w:rsidRPr="009A0E9F" w:rsidRDefault="009A0E9F" w:rsidP="009A0E9F">
      <w:pPr>
        <w:pStyle w:val="EndNoteBibliography"/>
        <w:ind w:firstLine="480"/>
        <w:rPr>
          <w:noProof/>
        </w:rPr>
      </w:pPr>
      <w:r w:rsidRPr="009A0E9F">
        <w:rPr>
          <w:noProof/>
        </w:rPr>
        <w:t>[4]</w:t>
      </w:r>
      <w:r w:rsidRPr="009A0E9F">
        <w:rPr>
          <w:noProof/>
        </w:rPr>
        <w:tab/>
        <w:t>WEI J, WANG X, SCHUURMANS D, et al. Chain-of-thought prompting elicits reasoning in large language models [J]. 2022, 35(24824-37.</w:t>
      </w:r>
    </w:p>
    <w:p w14:paraId="404B2F21" w14:textId="77777777" w:rsidR="009A0E9F" w:rsidRPr="009A0E9F" w:rsidRDefault="009A0E9F" w:rsidP="009A0E9F">
      <w:pPr>
        <w:pStyle w:val="EndNoteBibliography"/>
        <w:ind w:firstLine="480"/>
        <w:rPr>
          <w:noProof/>
        </w:rPr>
      </w:pPr>
      <w:r w:rsidRPr="009A0E9F">
        <w:rPr>
          <w:noProof/>
        </w:rPr>
        <w:t>[5]</w:t>
      </w:r>
      <w:r w:rsidRPr="009A0E9F">
        <w:rPr>
          <w:noProof/>
        </w:rPr>
        <w:tab/>
        <w:t>GOU J, YU B, MAYBANK S J, et al. Knowledge distillation: A survey [J]. 2021, 129(6): 1789-819.</w:t>
      </w:r>
    </w:p>
    <w:p w14:paraId="2072345B" w14:textId="77777777" w:rsidR="009A0E9F" w:rsidRPr="009A0E9F" w:rsidRDefault="009A0E9F" w:rsidP="009A0E9F">
      <w:pPr>
        <w:pStyle w:val="EndNoteBibliography"/>
        <w:ind w:firstLine="480"/>
        <w:rPr>
          <w:noProof/>
        </w:rPr>
      </w:pPr>
      <w:r w:rsidRPr="009A0E9F">
        <w:rPr>
          <w:noProof/>
        </w:rPr>
        <w:t>[6]</w:t>
      </w:r>
      <w:r w:rsidRPr="009A0E9F">
        <w:rPr>
          <w:noProof/>
        </w:rPr>
        <w:tab/>
        <w:t>KAELBLING L P, LITTMAN M L, MOORE A W J J O A I R. Reinforcement learning: A survey [J]. 1996, 4(237-85.</w:t>
      </w:r>
    </w:p>
    <w:p w14:paraId="763CE0A2" w14:textId="77777777" w:rsidR="009A0E9F" w:rsidRPr="009A0E9F" w:rsidRDefault="009A0E9F" w:rsidP="009A0E9F">
      <w:pPr>
        <w:pStyle w:val="EndNoteBibliography"/>
        <w:ind w:firstLine="480"/>
        <w:rPr>
          <w:noProof/>
        </w:rPr>
      </w:pPr>
      <w:r w:rsidRPr="009A0E9F">
        <w:rPr>
          <w:noProof/>
        </w:rPr>
        <w:t>[7]</w:t>
      </w:r>
      <w:r w:rsidRPr="009A0E9F">
        <w:rPr>
          <w:noProof/>
        </w:rPr>
        <w:tab/>
        <w:t>CHEN T, KORNBLITH S, SWERSKY K, et al. Big self-supervised models are strong semi-supervised learners [J]. 2020, 33(22243-55.</w:t>
      </w:r>
    </w:p>
    <w:p w14:paraId="1926AEB0" w14:textId="77777777" w:rsidR="009A0E9F" w:rsidRPr="009A0E9F" w:rsidRDefault="009A0E9F" w:rsidP="009A0E9F">
      <w:pPr>
        <w:pStyle w:val="EndNoteBibliography"/>
        <w:ind w:firstLine="480"/>
        <w:rPr>
          <w:noProof/>
        </w:rPr>
      </w:pPr>
      <w:r w:rsidRPr="009A0E9F">
        <w:rPr>
          <w:noProof/>
        </w:rPr>
        <w:t>[8]</w:t>
      </w:r>
      <w:r w:rsidRPr="009A0E9F">
        <w:rPr>
          <w:noProof/>
        </w:rPr>
        <w:tab/>
        <w:t>LI J, WANG X, ZHU S, et al. Cumo: Scaling multimodal llm with co-upcycled mixture-of-experts [J]. 2024, 37(131224-46.</w:t>
      </w:r>
    </w:p>
    <w:p w14:paraId="4E44D731" w14:textId="77777777" w:rsidR="009A0E9F" w:rsidRPr="009A0E9F" w:rsidRDefault="009A0E9F" w:rsidP="009A0E9F">
      <w:pPr>
        <w:pStyle w:val="EndNoteBibliography"/>
        <w:ind w:firstLine="480"/>
        <w:rPr>
          <w:noProof/>
        </w:rPr>
      </w:pPr>
      <w:r w:rsidRPr="009A0E9F">
        <w:rPr>
          <w:noProof/>
        </w:rPr>
        <w:t>[9]</w:t>
      </w:r>
      <w:r w:rsidRPr="009A0E9F">
        <w:rPr>
          <w:noProof/>
        </w:rPr>
        <w:tab/>
        <w:t xml:space="preserve">ARAI K J I J O A C S, APPLICATIONS. Design of On-Premises Version of RAG with AI Agent for Framework Selection Together with Dify and DSL as Well as Ollama for LLM [J]. 2024, 15(12): </w:t>
      </w:r>
    </w:p>
    <w:p w14:paraId="2063A2EF" w14:textId="77777777" w:rsidR="009A0E9F" w:rsidRPr="009A0E9F" w:rsidRDefault="009A0E9F" w:rsidP="009A0E9F">
      <w:pPr>
        <w:pStyle w:val="EndNoteBibliography"/>
        <w:ind w:firstLine="480"/>
        <w:rPr>
          <w:noProof/>
        </w:rPr>
      </w:pPr>
      <w:r w:rsidRPr="009A0E9F">
        <w:rPr>
          <w:noProof/>
        </w:rPr>
        <w:t>[10]</w:t>
      </w:r>
      <w:r w:rsidRPr="009A0E9F">
        <w:rPr>
          <w:noProof/>
        </w:rPr>
        <w:tab/>
        <w:t xml:space="preserve">YANG A, YANG B, HUI B, et al. Qwen2 technical report [J]. 2024, </w:t>
      </w:r>
    </w:p>
    <w:p w14:paraId="0C5AC82C" w14:textId="77777777" w:rsidR="009A0E9F" w:rsidRPr="009A0E9F" w:rsidRDefault="009A0E9F" w:rsidP="009A0E9F">
      <w:pPr>
        <w:pStyle w:val="EndNoteBibliography"/>
        <w:ind w:firstLine="480"/>
        <w:rPr>
          <w:noProof/>
        </w:rPr>
      </w:pPr>
      <w:r w:rsidRPr="009A0E9F">
        <w:rPr>
          <w:noProof/>
        </w:rPr>
        <w:lastRenderedPageBreak/>
        <w:t>[11]</w:t>
      </w:r>
      <w:r w:rsidRPr="009A0E9F">
        <w:rPr>
          <w:noProof/>
        </w:rPr>
        <w:tab/>
        <w:t xml:space="preserve">LIU B, BUBECK S, ELDAN R, et al. Tinygsm: achieving&gt; 80% on gsm8k with small language models [J]. 2023, </w:t>
      </w:r>
    </w:p>
    <w:p w14:paraId="1D460241" w14:textId="77777777" w:rsidR="009A0E9F" w:rsidRPr="009A0E9F" w:rsidRDefault="009A0E9F" w:rsidP="009A0E9F">
      <w:pPr>
        <w:pStyle w:val="EndNoteBibliography"/>
        <w:ind w:firstLine="480"/>
        <w:rPr>
          <w:noProof/>
        </w:rPr>
      </w:pPr>
      <w:r w:rsidRPr="009A0E9F">
        <w:rPr>
          <w:noProof/>
        </w:rPr>
        <w:t>[12]</w:t>
      </w:r>
      <w:r w:rsidRPr="009A0E9F">
        <w:rPr>
          <w:noProof/>
        </w:rPr>
        <w:tab/>
        <w:t xml:space="preserve">SINGH S, ROMANOU A, FOURRIER C, et al. Global mmlu: Understanding and addressing cultural and linguistic biases in multilingual evaluation [J]. 2024, </w:t>
      </w:r>
    </w:p>
    <w:p w14:paraId="0DA7BE94" w14:textId="77777777" w:rsidR="009A0E9F" w:rsidRPr="009A0E9F" w:rsidRDefault="009A0E9F" w:rsidP="009A0E9F">
      <w:pPr>
        <w:pStyle w:val="EndNoteBibliography"/>
        <w:ind w:firstLine="480"/>
        <w:rPr>
          <w:noProof/>
        </w:rPr>
      </w:pPr>
      <w:r w:rsidRPr="009A0E9F">
        <w:rPr>
          <w:noProof/>
        </w:rPr>
        <w:t>[13]</w:t>
      </w:r>
      <w:r w:rsidRPr="009A0E9F">
        <w:rPr>
          <w:noProof/>
        </w:rPr>
        <w:tab/>
        <w:t>ZHENG Q, XIA X, ZOU X, et al. Codegeex: A pre-trained model for code generation with multilingual benchmarking on humaneval-x; proceedings of the Proceedings of the 29th ACM SIGKDD Conference on Knowledge Discovery and Data Mining, F, 2023 [C].</w:t>
      </w:r>
    </w:p>
    <w:p w14:paraId="753651CC" w14:textId="77777777" w:rsidR="009A0E9F" w:rsidRPr="009A0E9F" w:rsidRDefault="009A0E9F" w:rsidP="009A0E9F">
      <w:pPr>
        <w:pStyle w:val="EndNoteBibliography"/>
        <w:ind w:firstLine="480"/>
        <w:rPr>
          <w:noProof/>
        </w:rPr>
      </w:pPr>
      <w:r w:rsidRPr="009A0E9F">
        <w:rPr>
          <w:noProof/>
        </w:rPr>
        <w:t>[14]</w:t>
      </w:r>
      <w:r w:rsidRPr="009A0E9F">
        <w:rPr>
          <w:noProof/>
        </w:rPr>
        <w:tab/>
        <w:t xml:space="preserve">YANG A, YANG B, ZHANG B, et al. Qwen2. 5 technical report [J]. 2024, </w:t>
      </w:r>
    </w:p>
    <w:p w14:paraId="3F7EEDEE" w14:textId="77777777" w:rsidR="009A0E9F" w:rsidRPr="009A0E9F" w:rsidRDefault="009A0E9F" w:rsidP="009A0E9F">
      <w:pPr>
        <w:pStyle w:val="EndNoteBibliography"/>
        <w:ind w:firstLine="480"/>
        <w:rPr>
          <w:noProof/>
        </w:rPr>
      </w:pPr>
      <w:r w:rsidRPr="009A0E9F">
        <w:rPr>
          <w:noProof/>
        </w:rPr>
        <w:t>[15]</w:t>
      </w:r>
      <w:r w:rsidRPr="009A0E9F">
        <w:rPr>
          <w:noProof/>
        </w:rPr>
        <w:tab/>
        <w:t xml:space="preserve">GUO D, YANG D, ZHANG H, et al. Deepseek-r1: Incentivizing reasoning capability in llms via reinforcement learning [J]. 2025, </w:t>
      </w:r>
    </w:p>
    <w:p w14:paraId="0F7ECC4E" w14:textId="77777777" w:rsidR="009A0E9F" w:rsidRPr="009A0E9F" w:rsidRDefault="009A0E9F" w:rsidP="009A0E9F">
      <w:pPr>
        <w:pStyle w:val="EndNoteBibliography"/>
        <w:ind w:firstLine="480"/>
        <w:rPr>
          <w:noProof/>
        </w:rPr>
      </w:pPr>
      <w:r w:rsidRPr="009A0E9F">
        <w:rPr>
          <w:noProof/>
        </w:rPr>
        <w:t>[16]</w:t>
      </w:r>
      <w:r w:rsidRPr="009A0E9F">
        <w:rPr>
          <w:noProof/>
        </w:rPr>
        <w:tab/>
        <w:t xml:space="preserve">SHAO Z, WANG P, ZHU Q, et al. Deepseekmath: Pushing the limits of mathematical reasoning in open language models [J]. 2024, </w:t>
      </w:r>
    </w:p>
    <w:p w14:paraId="287D3E25" w14:textId="77777777" w:rsidR="009A0E9F" w:rsidRPr="009A0E9F" w:rsidRDefault="009A0E9F" w:rsidP="009A0E9F">
      <w:pPr>
        <w:pStyle w:val="EndNoteBibliography"/>
        <w:ind w:firstLine="480"/>
        <w:rPr>
          <w:noProof/>
        </w:rPr>
      </w:pPr>
      <w:r w:rsidRPr="009A0E9F">
        <w:rPr>
          <w:noProof/>
        </w:rPr>
        <w:t>[17]</w:t>
      </w:r>
      <w:r w:rsidRPr="009A0E9F">
        <w:rPr>
          <w:noProof/>
        </w:rPr>
        <w:tab/>
        <w:t>VASWANI A, SHAZEER N, PARMAR N, et al. Attention is all you need [J]. 2017, 30(</w:t>
      </w:r>
    </w:p>
    <w:p w14:paraId="2D0E4FC8" w14:textId="77777777" w:rsidR="009A0E9F" w:rsidRPr="009A0E9F" w:rsidRDefault="009A0E9F" w:rsidP="009A0E9F">
      <w:pPr>
        <w:pStyle w:val="EndNoteBibliography"/>
        <w:ind w:firstLine="480"/>
        <w:rPr>
          <w:noProof/>
        </w:rPr>
      </w:pPr>
      <w:r w:rsidRPr="009A0E9F">
        <w:rPr>
          <w:noProof/>
        </w:rPr>
        <w:t>[18]</w:t>
      </w:r>
      <w:r w:rsidRPr="009A0E9F">
        <w:rPr>
          <w:noProof/>
        </w:rPr>
        <w:tab/>
        <w:t>SHERSTINSKY A J P D N P. Fundamentals of recurrent neural network (RNN) and long short-term memory (LSTM) network [J]. 2020, 404(132306.</w:t>
      </w:r>
    </w:p>
    <w:p w14:paraId="15CB12B4" w14:textId="77777777" w:rsidR="009A0E9F" w:rsidRPr="009A0E9F" w:rsidRDefault="009A0E9F" w:rsidP="009A0E9F">
      <w:pPr>
        <w:pStyle w:val="EndNoteBibliography"/>
        <w:ind w:firstLine="480"/>
        <w:rPr>
          <w:noProof/>
        </w:rPr>
      </w:pPr>
      <w:r w:rsidRPr="009A0E9F">
        <w:rPr>
          <w:noProof/>
        </w:rPr>
        <w:t>[19]</w:t>
      </w:r>
      <w:r w:rsidRPr="009A0E9F">
        <w:rPr>
          <w:noProof/>
        </w:rPr>
        <w:tab/>
        <w:t>JAWAHAR G, SAGOT B, SEDDAH D. What does BERT learn about the structure of language?; proceedings of the ACL 2019-57th Annual Meeting of the Association for Computational Linguistics, F, 2019 [C].</w:t>
      </w:r>
    </w:p>
    <w:p w14:paraId="5697E941" w14:textId="77777777" w:rsidR="009A0E9F" w:rsidRPr="009A0E9F" w:rsidRDefault="009A0E9F" w:rsidP="009A0E9F">
      <w:pPr>
        <w:pStyle w:val="EndNoteBibliography"/>
        <w:ind w:firstLine="480"/>
        <w:rPr>
          <w:noProof/>
        </w:rPr>
      </w:pPr>
      <w:r w:rsidRPr="009A0E9F">
        <w:rPr>
          <w:noProof/>
        </w:rPr>
        <w:t>[20]</w:t>
      </w:r>
      <w:r w:rsidRPr="009A0E9F">
        <w:rPr>
          <w:noProof/>
        </w:rPr>
        <w:tab/>
        <w:t xml:space="preserve">GREZES F, BLANCO-CUARESMA S, ACCOMAZZI A, et al. Building astroBERT, a language model for astronomy &amp; astrophysics [J]. 2021, </w:t>
      </w:r>
    </w:p>
    <w:p w14:paraId="467591D1" w14:textId="77777777" w:rsidR="009A0E9F" w:rsidRPr="009A0E9F" w:rsidRDefault="009A0E9F" w:rsidP="009A0E9F">
      <w:pPr>
        <w:pStyle w:val="EndNoteBibliography"/>
        <w:ind w:firstLine="480"/>
        <w:rPr>
          <w:noProof/>
        </w:rPr>
      </w:pPr>
      <w:r w:rsidRPr="009A0E9F">
        <w:rPr>
          <w:noProof/>
        </w:rPr>
        <w:t>[21]</w:t>
      </w:r>
      <w:r w:rsidRPr="009A0E9F">
        <w:rPr>
          <w:noProof/>
        </w:rPr>
        <w:tab/>
        <w:t xml:space="preserve">TAY Y, DEHGHANI M, RAO J, et al. Scale efficiently: Insights from pre-training and fine-tuning transformers [J]. 2021, </w:t>
      </w:r>
    </w:p>
    <w:p w14:paraId="54B1B75C" w14:textId="77777777" w:rsidR="009A0E9F" w:rsidRPr="009A0E9F" w:rsidRDefault="009A0E9F" w:rsidP="009A0E9F">
      <w:pPr>
        <w:pStyle w:val="EndNoteBibliography"/>
        <w:ind w:firstLine="480"/>
        <w:rPr>
          <w:noProof/>
        </w:rPr>
      </w:pPr>
      <w:r w:rsidRPr="009A0E9F">
        <w:rPr>
          <w:noProof/>
        </w:rPr>
        <w:t>[22]</w:t>
      </w:r>
      <w:r w:rsidRPr="009A0E9F">
        <w:rPr>
          <w:noProof/>
        </w:rPr>
        <w:tab/>
        <w:t xml:space="preserve">ACHIAM J, ADLER S, AGARWAL S, et al. Gpt-4 technical report [J]. 2023, </w:t>
      </w:r>
    </w:p>
    <w:p w14:paraId="0874E964" w14:textId="77777777" w:rsidR="009A0E9F" w:rsidRPr="009A0E9F" w:rsidRDefault="009A0E9F" w:rsidP="009A0E9F">
      <w:pPr>
        <w:pStyle w:val="EndNoteBibliography"/>
        <w:ind w:firstLine="480"/>
        <w:rPr>
          <w:noProof/>
        </w:rPr>
      </w:pPr>
      <w:r w:rsidRPr="009A0E9F">
        <w:rPr>
          <w:noProof/>
        </w:rPr>
        <w:t>[23]</w:t>
      </w:r>
      <w:r w:rsidRPr="009A0E9F">
        <w:rPr>
          <w:noProof/>
        </w:rPr>
        <w:tab/>
        <w:t>ZHANG M, LI J J F R. A commentary of GPT-3 in MIT Technology Review 2021 [J]. 2021, 1(6): 831-3.</w:t>
      </w:r>
    </w:p>
    <w:p w14:paraId="59D66216" w14:textId="77777777" w:rsidR="009A0E9F" w:rsidRPr="009A0E9F" w:rsidRDefault="009A0E9F" w:rsidP="009A0E9F">
      <w:pPr>
        <w:pStyle w:val="EndNoteBibliography"/>
        <w:ind w:firstLine="480"/>
        <w:rPr>
          <w:noProof/>
        </w:rPr>
      </w:pPr>
      <w:r w:rsidRPr="009A0E9F">
        <w:rPr>
          <w:noProof/>
        </w:rPr>
        <w:t>[24]</w:t>
      </w:r>
      <w:r w:rsidRPr="009A0E9F">
        <w:rPr>
          <w:noProof/>
        </w:rPr>
        <w:tab/>
        <w:t>FLORIDI L, CHIRIATTI M J M, MACHINES. GPT-3: Its nature, scope, limits, and consequences [J]. 2020, 30(681-94.</w:t>
      </w:r>
    </w:p>
    <w:p w14:paraId="6BCA1721" w14:textId="77777777" w:rsidR="009A0E9F" w:rsidRPr="009A0E9F" w:rsidRDefault="009A0E9F" w:rsidP="009A0E9F">
      <w:pPr>
        <w:pStyle w:val="EndNoteBibliography"/>
        <w:ind w:firstLine="480"/>
        <w:rPr>
          <w:noProof/>
        </w:rPr>
      </w:pPr>
      <w:r w:rsidRPr="009A0E9F">
        <w:rPr>
          <w:noProof/>
        </w:rPr>
        <w:t>[25]</w:t>
      </w:r>
      <w:r w:rsidRPr="009A0E9F">
        <w:rPr>
          <w:noProof/>
        </w:rPr>
        <w:tab/>
        <w:t>LEE J-S, HSIANG J J W P I. Patent claim generation by fine-tuning OpenAI GPT-2 [J]. 2020, 62(101983.</w:t>
      </w:r>
    </w:p>
    <w:p w14:paraId="185FE039" w14:textId="77777777" w:rsidR="009A0E9F" w:rsidRPr="009A0E9F" w:rsidRDefault="009A0E9F" w:rsidP="009A0E9F">
      <w:pPr>
        <w:pStyle w:val="EndNoteBibliography"/>
        <w:ind w:firstLine="480"/>
        <w:rPr>
          <w:noProof/>
        </w:rPr>
      </w:pPr>
      <w:r w:rsidRPr="009A0E9F">
        <w:rPr>
          <w:noProof/>
        </w:rPr>
        <w:t>[26]</w:t>
      </w:r>
      <w:r w:rsidRPr="009A0E9F">
        <w:rPr>
          <w:noProof/>
        </w:rPr>
        <w:tab/>
        <w:t xml:space="preserve">LI Y, LI Z, ZHANG K, et al. Chatdoctor: A medical chat model fine-tuned on a large language model meta-ai (llama) using medical domain knowledge [J]. 2023, 15(6): </w:t>
      </w:r>
    </w:p>
    <w:p w14:paraId="38A37F8C" w14:textId="77777777" w:rsidR="009A0E9F" w:rsidRPr="009A0E9F" w:rsidRDefault="009A0E9F" w:rsidP="009A0E9F">
      <w:pPr>
        <w:pStyle w:val="EndNoteBibliography"/>
        <w:ind w:firstLine="480"/>
        <w:rPr>
          <w:noProof/>
        </w:rPr>
      </w:pPr>
      <w:r w:rsidRPr="009A0E9F">
        <w:rPr>
          <w:noProof/>
        </w:rPr>
        <w:t>[27]</w:t>
      </w:r>
      <w:r w:rsidRPr="009A0E9F">
        <w:rPr>
          <w:noProof/>
        </w:rPr>
        <w:tab/>
        <w:t xml:space="preserve">HOFFMANN J, BORGEAUD S, MENSCH A, et al. Training compute-optimal large language models [J]. 2022, </w:t>
      </w:r>
    </w:p>
    <w:p w14:paraId="695927B7" w14:textId="77777777" w:rsidR="009A0E9F" w:rsidRPr="009A0E9F" w:rsidRDefault="009A0E9F" w:rsidP="009A0E9F">
      <w:pPr>
        <w:pStyle w:val="EndNoteBibliography"/>
        <w:ind w:firstLine="480"/>
        <w:rPr>
          <w:noProof/>
        </w:rPr>
      </w:pPr>
      <w:r w:rsidRPr="009A0E9F">
        <w:rPr>
          <w:noProof/>
        </w:rPr>
        <w:t>[28]</w:t>
      </w:r>
      <w:r w:rsidRPr="009A0E9F">
        <w:rPr>
          <w:noProof/>
        </w:rPr>
        <w:tab/>
        <w:t xml:space="preserve">BAI J, BAI S, CHU Y, et al. Qwen technical report [J]. 2023, </w:t>
      </w:r>
    </w:p>
    <w:p w14:paraId="18A37D87" w14:textId="77777777" w:rsidR="009A0E9F" w:rsidRPr="009A0E9F" w:rsidRDefault="009A0E9F" w:rsidP="009A0E9F">
      <w:pPr>
        <w:pStyle w:val="EndNoteBibliography"/>
        <w:ind w:firstLine="480"/>
        <w:rPr>
          <w:noProof/>
        </w:rPr>
      </w:pPr>
      <w:r w:rsidRPr="009A0E9F">
        <w:rPr>
          <w:noProof/>
        </w:rPr>
        <w:t>[29]</w:t>
      </w:r>
      <w:r w:rsidRPr="009A0E9F">
        <w:rPr>
          <w:noProof/>
        </w:rPr>
        <w:tab/>
        <w:t>DAO T, FU D, ERMON S, et al. Flashattention: Fast and memory-</w:t>
      </w:r>
      <w:r w:rsidRPr="009A0E9F">
        <w:rPr>
          <w:noProof/>
        </w:rPr>
        <w:lastRenderedPageBreak/>
        <w:t>efficient exact attention with io-awareness [J]. 2022, 35(16344-59.</w:t>
      </w:r>
    </w:p>
    <w:p w14:paraId="3E851F26" w14:textId="77777777" w:rsidR="009A0E9F" w:rsidRPr="009A0E9F" w:rsidRDefault="009A0E9F" w:rsidP="009A0E9F">
      <w:pPr>
        <w:pStyle w:val="EndNoteBibliography"/>
        <w:ind w:firstLine="480"/>
        <w:rPr>
          <w:noProof/>
        </w:rPr>
      </w:pPr>
      <w:r w:rsidRPr="009A0E9F">
        <w:rPr>
          <w:noProof/>
        </w:rPr>
        <w:t>[30]</w:t>
      </w:r>
      <w:r w:rsidRPr="009A0E9F">
        <w:rPr>
          <w:noProof/>
        </w:rPr>
        <w:tab/>
        <w:t xml:space="preserve">YANG A, XIAO B, WANG B, et al. Baichuan 2: Open large-scale language models [J]. 2023, </w:t>
      </w:r>
    </w:p>
    <w:p w14:paraId="2E3F099B" w14:textId="77777777" w:rsidR="009A0E9F" w:rsidRPr="009A0E9F" w:rsidRDefault="009A0E9F" w:rsidP="009A0E9F">
      <w:pPr>
        <w:pStyle w:val="EndNoteBibliography"/>
        <w:ind w:firstLine="480"/>
        <w:rPr>
          <w:noProof/>
        </w:rPr>
      </w:pPr>
      <w:r w:rsidRPr="009A0E9F">
        <w:rPr>
          <w:noProof/>
        </w:rPr>
        <w:t>[31]</w:t>
      </w:r>
      <w:r w:rsidRPr="009A0E9F">
        <w:rPr>
          <w:noProof/>
        </w:rPr>
        <w:tab/>
        <w:t>CHEN Z, WU J, WANG W, et al. Internvl: Scaling up vision foundation models and aligning for generic visual-linguistic tasks; proceedings of the Proceedings of the IEEE/CVF conference on computer vision and pattern recognition, F, 2024 [C].</w:t>
      </w:r>
    </w:p>
    <w:p w14:paraId="5E32878D" w14:textId="77777777" w:rsidR="009A0E9F" w:rsidRPr="009A0E9F" w:rsidRDefault="009A0E9F" w:rsidP="009A0E9F">
      <w:pPr>
        <w:pStyle w:val="EndNoteBibliography"/>
        <w:ind w:firstLine="480"/>
        <w:rPr>
          <w:noProof/>
        </w:rPr>
      </w:pPr>
      <w:r w:rsidRPr="009A0E9F">
        <w:rPr>
          <w:noProof/>
        </w:rPr>
        <w:t>[32]</w:t>
      </w:r>
      <w:r w:rsidRPr="009A0E9F">
        <w:rPr>
          <w:noProof/>
        </w:rPr>
        <w:tab/>
        <w:t xml:space="preserve">HU S, TU Y, HAN X, et al. Minicpm: Unveiling the potential of small language models with scalable training strategies [J]. 2024, </w:t>
      </w:r>
    </w:p>
    <w:p w14:paraId="40E92668" w14:textId="77777777" w:rsidR="009A0E9F" w:rsidRPr="009A0E9F" w:rsidRDefault="009A0E9F" w:rsidP="009A0E9F">
      <w:pPr>
        <w:pStyle w:val="EndNoteBibliography"/>
        <w:ind w:firstLine="480"/>
        <w:rPr>
          <w:noProof/>
        </w:rPr>
      </w:pPr>
      <w:r w:rsidRPr="009A0E9F">
        <w:rPr>
          <w:noProof/>
        </w:rPr>
        <w:t>[33]</w:t>
      </w:r>
      <w:r w:rsidRPr="009A0E9F">
        <w:rPr>
          <w:noProof/>
        </w:rPr>
        <w:tab/>
        <w:t xml:space="preserve">KAPLAN J, MCCANDLISH S, HENIGHAN T, et al. Scaling laws for neural language models [J]. 2020, </w:t>
      </w:r>
    </w:p>
    <w:p w14:paraId="1FEA449B" w14:textId="77777777" w:rsidR="009A0E9F" w:rsidRPr="009A0E9F" w:rsidRDefault="009A0E9F" w:rsidP="009A0E9F">
      <w:pPr>
        <w:pStyle w:val="EndNoteBibliography"/>
        <w:ind w:firstLine="480"/>
        <w:rPr>
          <w:noProof/>
        </w:rPr>
      </w:pPr>
      <w:r w:rsidRPr="009A0E9F">
        <w:rPr>
          <w:noProof/>
        </w:rPr>
        <w:t>[34]</w:t>
      </w:r>
      <w:r w:rsidRPr="009A0E9F">
        <w:rPr>
          <w:noProof/>
        </w:rPr>
        <w:tab/>
        <w:t xml:space="preserve">WHITE J, FU Q, HAYS S, et al. A prompt pattern catalog to enhance prompt engineering with chatgpt [J]. 2023, </w:t>
      </w:r>
    </w:p>
    <w:p w14:paraId="7A54868C" w14:textId="77777777" w:rsidR="009A0E9F" w:rsidRPr="009A0E9F" w:rsidRDefault="009A0E9F" w:rsidP="009A0E9F">
      <w:pPr>
        <w:pStyle w:val="EndNoteBibliography"/>
        <w:ind w:firstLine="480"/>
        <w:rPr>
          <w:noProof/>
        </w:rPr>
      </w:pPr>
      <w:r w:rsidRPr="009A0E9F">
        <w:rPr>
          <w:noProof/>
        </w:rPr>
        <w:t>[35]</w:t>
      </w:r>
      <w:r w:rsidRPr="009A0E9F">
        <w:rPr>
          <w:noProof/>
        </w:rPr>
        <w:tab/>
        <w:t>WANG Y, YAO Q, KWOK J T, et al. Generalizing from a few examples: A survey on few-shot learning [J]. 2020, 53(3): 1-34.</w:t>
      </w:r>
    </w:p>
    <w:p w14:paraId="6DE948A9" w14:textId="77777777" w:rsidR="009A0E9F" w:rsidRPr="009A0E9F" w:rsidRDefault="009A0E9F" w:rsidP="009A0E9F">
      <w:pPr>
        <w:pStyle w:val="EndNoteBibliography"/>
        <w:ind w:firstLine="480"/>
        <w:rPr>
          <w:noProof/>
        </w:rPr>
      </w:pPr>
      <w:r w:rsidRPr="009A0E9F">
        <w:rPr>
          <w:noProof/>
        </w:rPr>
        <w:t>[36]</w:t>
      </w:r>
      <w:r w:rsidRPr="009A0E9F">
        <w:rPr>
          <w:noProof/>
        </w:rPr>
        <w:tab/>
        <w:t>YAO S, YU D, ZHAO J, et al. Tree of thoughts: Deliberate problem solving with large language models [J]. 2024, 36(</w:t>
      </w:r>
    </w:p>
    <w:p w14:paraId="62EAB9FC" w14:textId="77777777" w:rsidR="009A0E9F" w:rsidRPr="009A0E9F" w:rsidRDefault="009A0E9F" w:rsidP="009A0E9F">
      <w:pPr>
        <w:pStyle w:val="EndNoteBibliography"/>
        <w:ind w:firstLine="480"/>
        <w:rPr>
          <w:noProof/>
        </w:rPr>
      </w:pPr>
      <w:r w:rsidRPr="009A0E9F">
        <w:rPr>
          <w:noProof/>
        </w:rPr>
        <w:t>[37]</w:t>
      </w:r>
      <w:r w:rsidRPr="009A0E9F">
        <w:rPr>
          <w:noProof/>
        </w:rPr>
        <w:tab/>
        <w:t xml:space="preserve">ZIEGLER D M, STIENNON N, WU J, et al. Fine-tuning language models from human preferences [J]. 2019, </w:t>
      </w:r>
    </w:p>
    <w:p w14:paraId="1C95E2AA" w14:textId="77777777" w:rsidR="009A0E9F" w:rsidRPr="009A0E9F" w:rsidRDefault="009A0E9F" w:rsidP="009A0E9F">
      <w:pPr>
        <w:pStyle w:val="EndNoteBibliography"/>
        <w:ind w:firstLine="480"/>
        <w:rPr>
          <w:noProof/>
        </w:rPr>
      </w:pPr>
      <w:r w:rsidRPr="009A0E9F">
        <w:rPr>
          <w:noProof/>
        </w:rPr>
        <w:t>[38]</w:t>
      </w:r>
      <w:r w:rsidRPr="009A0E9F">
        <w:rPr>
          <w:noProof/>
        </w:rPr>
        <w:tab/>
        <w:t>LI Y, CHOI D, CHUNG J, et al. Competition-level code generation with alphacode [J]. 2022, 378(6624): 1092-7.</w:t>
      </w:r>
    </w:p>
    <w:p w14:paraId="585E652E" w14:textId="77777777" w:rsidR="009A0E9F" w:rsidRPr="009A0E9F" w:rsidRDefault="009A0E9F" w:rsidP="009A0E9F">
      <w:pPr>
        <w:pStyle w:val="EndNoteBibliography"/>
        <w:ind w:firstLine="480"/>
        <w:rPr>
          <w:noProof/>
        </w:rPr>
      </w:pPr>
      <w:r w:rsidRPr="009A0E9F">
        <w:rPr>
          <w:noProof/>
        </w:rPr>
        <w:t>[39]</w:t>
      </w:r>
      <w:r w:rsidRPr="009A0E9F">
        <w:rPr>
          <w:noProof/>
        </w:rPr>
        <w:tab/>
        <w:t xml:space="preserve">YIN S, YOU W, JI Z, et al. MuMath-Code: Combining Tool-Use Large Language Models with Multi-perspective Data Augmentation for Mathematical Reasoning [J]. 2024, </w:t>
      </w:r>
    </w:p>
    <w:p w14:paraId="4D3325C4" w14:textId="77777777" w:rsidR="009A0E9F" w:rsidRPr="009A0E9F" w:rsidRDefault="009A0E9F" w:rsidP="009A0E9F">
      <w:pPr>
        <w:pStyle w:val="EndNoteBibliography"/>
        <w:ind w:firstLine="480"/>
        <w:rPr>
          <w:noProof/>
        </w:rPr>
      </w:pPr>
      <w:r w:rsidRPr="009A0E9F">
        <w:rPr>
          <w:noProof/>
        </w:rPr>
        <w:t>[40]</w:t>
      </w:r>
      <w:r w:rsidRPr="009A0E9F">
        <w:rPr>
          <w:noProof/>
        </w:rPr>
        <w:tab/>
        <w:t xml:space="preserve">GOU Z, SHAO Z, GONG Y, et al. Tora: A tool-integrated reasoning agent for mathematical problem solving [J]. 2023, </w:t>
      </w:r>
    </w:p>
    <w:p w14:paraId="4B6DF32E" w14:textId="77777777" w:rsidR="009A0E9F" w:rsidRPr="009A0E9F" w:rsidRDefault="009A0E9F" w:rsidP="009A0E9F">
      <w:pPr>
        <w:pStyle w:val="EndNoteBibliography"/>
        <w:ind w:firstLine="480"/>
        <w:rPr>
          <w:noProof/>
        </w:rPr>
      </w:pPr>
      <w:r w:rsidRPr="009A0E9F">
        <w:rPr>
          <w:noProof/>
        </w:rPr>
        <w:t>[41]</w:t>
      </w:r>
      <w:r w:rsidRPr="009A0E9F">
        <w:rPr>
          <w:noProof/>
        </w:rPr>
        <w:tab/>
        <w:t xml:space="preserve">YANG A, ZHANG B, HUI B, et al. Qwen2. 5-math technical report: Toward mathematical expert model via self-improvement [J]. 2024, </w:t>
      </w:r>
    </w:p>
    <w:p w14:paraId="12D23D2C" w14:textId="77777777" w:rsidR="009A0E9F" w:rsidRPr="009A0E9F" w:rsidRDefault="009A0E9F" w:rsidP="009A0E9F">
      <w:pPr>
        <w:pStyle w:val="EndNoteBibliography"/>
        <w:ind w:firstLine="480"/>
        <w:rPr>
          <w:noProof/>
        </w:rPr>
      </w:pPr>
      <w:r w:rsidRPr="009A0E9F">
        <w:rPr>
          <w:noProof/>
        </w:rPr>
        <w:t>[42]</w:t>
      </w:r>
      <w:r w:rsidRPr="009A0E9F">
        <w:rPr>
          <w:noProof/>
        </w:rPr>
        <w:tab/>
        <w:t xml:space="preserve">DAI J, PAN X, SUN R, et al. Safe rlhf: Safe reinforcement learning from human feedback [J]. 2023, </w:t>
      </w:r>
    </w:p>
    <w:p w14:paraId="51ADC9E6" w14:textId="77777777" w:rsidR="009A0E9F" w:rsidRPr="009A0E9F" w:rsidRDefault="009A0E9F" w:rsidP="009A0E9F">
      <w:pPr>
        <w:pStyle w:val="EndNoteBibliography"/>
        <w:ind w:firstLine="480"/>
        <w:rPr>
          <w:noProof/>
        </w:rPr>
      </w:pPr>
      <w:r w:rsidRPr="009A0E9F">
        <w:rPr>
          <w:noProof/>
        </w:rPr>
        <w:t>[43]</w:t>
      </w:r>
      <w:r w:rsidRPr="009A0E9F">
        <w:rPr>
          <w:noProof/>
        </w:rPr>
        <w:tab/>
        <w:t xml:space="preserve">JAECH A, KALAI A, LERER A, et al. Openai o1 system card [J]. 2024, </w:t>
      </w:r>
    </w:p>
    <w:p w14:paraId="550D2B0C" w14:textId="77777777" w:rsidR="009A0E9F" w:rsidRPr="009A0E9F" w:rsidRDefault="009A0E9F" w:rsidP="009A0E9F">
      <w:pPr>
        <w:pStyle w:val="EndNoteBibliography"/>
        <w:ind w:firstLine="480"/>
        <w:rPr>
          <w:noProof/>
        </w:rPr>
      </w:pPr>
      <w:r w:rsidRPr="009A0E9F">
        <w:rPr>
          <w:noProof/>
        </w:rPr>
        <w:t>[44]</w:t>
      </w:r>
      <w:r w:rsidRPr="009A0E9F">
        <w:rPr>
          <w:noProof/>
        </w:rPr>
        <w:tab/>
        <w:t xml:space="preserve">LIU A, FENG B, WANG B, et al. Deepseek-v2: A strong, economical, and efficient mixture-of-experts language model [J]. 2024, </w:t>
      </w:r>
    </w:p>
    <w:p w14:paraId="3117E797" w14:textId="77777777" w:rsidR="009A0E9F" w:rsidRPr="009A0E9F" w:rsidRDefault="009A0E9F" w:rsidP="009A0E9F">
      <w:pPr>
        <w:pStyle w:val="EndNoteBibliography"/>
        <w:ind w:firstLine="480"/>
        <w:rPr>
          <w:noProof/>
        </w:rPr>
      </w:pPr>
      <w:r w:rsidRPr="009A0E9F">
        <w:rPr>
          <w:noProof/>
        </w:rPr>
        <w:t>[45]</w:t>
      </w:r>
      <w:r w:rsidRPr="009A0E9F">
        <w:rPr>
          <w:noProof/>
        </w:rPr>
        <w:tab/>
        <w:t xml:space="preserve">ZHU Q, GUO D, SHAO Z, et al. DeepSeek-Coder-V2: Breaking the Barrier of Closed-Source Models in Code Intelligence [J]. 2024, </w:t>
      </w:r>
    </w:p>
    <w:p w14:paraId="41313645" w14:textId="77777777" w:rsidR="009A0E9F" w:rsidRPr="009A0E9F" w:rsidRDefault="009A0E9F" w:rsidP="009A0E9F">
      <w:pPr>
        <w:pStyle w:val="EndNoteBibliography"/>
        <w:ind w:firstLine="480"/>
        <w:rPr>
          <w:noProof/>
        </w:rPr>
      </w:pPr>
      <w:r w:rsidRPr="009A0E9F">
        <w:rPr>
          <w:noProof/>
        </w:rPr>
        <w:t>[46]</w:t>
      </w:r>
      <w:r w:rsidRPr="009A0E9F">
        <w:rPr>
          <w:noProof/>
        </w:rPr>
        <w:tab/>
        <w:t xml:space="preserve">ZHENG C, ZHANG Z, ZHANG B, et al. Processbench: Identifying process errors in mathematical reasoning [J]. 2024, </w:t>
      </w:r>
    </w:p>
    <w:p w14:paraId="564D7422" w14:textId="77777777" w:rsidR="009A0E9F" w:rsidRPr="009A0E9F" w:rsidRDefault="009A0E9F" w:rsidP="009A0E9F">
      <w:pPr>
        <w:pStyle w:val="EndNoteBibliography"/>
        <w:ind w:firstLine="480"/>
        <w:rPr>
          <w:noProof/>
        </w:rPr>
      </w:pPr>
      <w:r w:rsidRPr="009A0E9F">
        <w:rPr>
          <w:noProof/>
        </w:rPr>
        <w:t>[47]</w:t>
      </w:r>
      <w:r w:rsidRPr="009A0E9F">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16E533E4" w14:textId="77777777" w:rsidR="009A0E9F" w:rsidRPr="009A0E9F" w:rsidRDefault="009A0E9F" w:rsidP="009A0E9F">
      <w:pPr>
        <w:pStyle w:val="EndNoteBibliography"/>
        <w:ind w:firstLine="480"/>
        <w:rPr>
          <w:noProof/>
        </w:rPr>
      </w:pPr>
      <w:r w:rsidRPr="009A0E9F">
        <w:rPr>
          <w:noProof/>
        </w:rPr>
        <w:lastRenderedPageBreak/>
        <w:t>[48]</w:t>
      </w:r>
      <w:r w:rsidRPr="009A0E9F">
        <w:rPr>
          <w:noProof/>
        </w:rPr>
        <w:tab/>
        <w:t>ZHANG Y, YANG Q J I T O K, ENGINEERING D. A survey on multi-task learning [J]. 2021, 34(12): 5586-609.</w:t>
      </w:r>
    </w:p>
    <w:p w14:paraId="682D3435" w14:textId="77777777" w:rsidR="009A0E9F" w:rsidRPr="009A0E9F" w:rsidRDefault="009A0E9F" w:rsidP="009A0E9F">
      <w:pPr>
        <w:pStyle w:val="EndNoteBibliography"/>
        <w:ind w:firstLine="480"/>
        <w:rPr>
          <w:noProof/>
        </w:rPr>
      </w:pPr>
      <w:r w:rsidRPr="009A0E9F">
        <w:rPr>
          <w:noProof/>
        </w:rPr>
        <w:t>[49]</w:t>
      </w:r>
      <w:r w:rsidRPr="009A0E9F">
        <w:rPr>
          <w:noProof/>
        </w:rPr>
        <w:tab/>
        <w:t>CHEN T, LIU S, CHANG S, et al. Adversarial robustness: From self-supervised pre-training to fine-tuning; proceedings of the Proceedings of the IEEE/CVF conference on computer vision and pattern recognition, F, 2020 [C].</w:t>
      </w:r>
    </w:p>
    <w:p w14:paraId="73C06C06" w14:textId="77777777" w:rsidR="009A0E9F" w:rsidRPr="009A0E9F" w:rsidRDefault="009A0E9F" w:rsidP="009A0E9F">
      <w:pPr>
        <w:pStyle w:val="EndNoteBibliography"/>
        <w:ind w:firstLine="480"/>
        <w:rPr>
          <w:noProof/>
        </w:rPr>
      </w:pPr>
      <w:r w:rsidRPr="009A0E9F">
        <w:rPr>
          <w:noProof/>
        </w:rPr>
        <w:t>[50]</w:t>
      </w:r>
      <w:r w:rsidRPr="009A0E9F">
        <w:rPr>
          <w:noProof/>
        </w:rPr>
        <w:tab/>
        <w:t xml:space="preserve">LIU T, ZHAO Y, JOSHI R, et al. Statistical rejection sampling improves preference optimization [J]. 2023, </w:t>
      </w:r>
    </w:p>
    <w:p w14:paraId="02E98BA1" w14:textId="77777777" w:rsidR="009A0E9F" w:rsidRPr="009A0E9F" w:rsidRDefault="009A0E9F" w:rsidP="009A0E9F">
      <w:pPr>
        <w:pStyle w:val="EndNoteBibliography"/>
        <w:ind w:firstLine="480"/>
        <w:rPr>
          <w:noProof/>
        </w:rPr>
      </w:pPr>
      <w:r w:rsidRPr="009A0E9F">
        <w:rPr>
          <w:noProof/>
        </w:rPr>
        <w:t>[51]</w:t>
      </w:r>
      <w:r w:rsidRPr="009A0E9F">
        <w:rPr>
          <w:noProof/>
        </w:rPr>
        <w:tab/>
        <w:t>RAFAILOV R, SHARMA A, MITCHELL E, et al. Direct preference optimization: Your language model is secretly a reward model [J]. 2024, 36(</w:t>
      </w:r>
    </w:p>
    <w:p w14:paraId="3D722FA3" w14:textId="77777777" w:rsidR="009A0E9F" w:rsidRPr="009A0E9F" w:rsidRDefault="009A0E9F" w:rsidP="009A0E9F">
      <w:pPr>
        <w:pStyle w:val="EndNoteBibliography"/>
        <w:ind w:firstLine="480"/>
        <w:rPr>
          <w:noProof/>
        </w:rPr>
      </w:pPr>
      <w:r w:rsidRPr="009A0E9F">
        <w:rPr>
          <w:noProof/>
        </w:rPr>
        <w:t>[52]</w:t>
      </w:r>
      <w:r w:rsidRPr="009A0E9F">
        <w:rPr>
          <w:noProof/>
        </w:rPr>
        <w:tab/>
        <w:t xml:space="preserve">HISAHARO S, NISHIMURA Y, TAKAHASHI A J A P. Optimizing llm inference clusters for enhanced performance and energy efficiency [J]. 2024, </w:t>
      </w:r>
    </w:p>
    <w:p w14:paraId="19951E41" w14:textId="77777777" w:rsidR="009A0E9F" w:rsidRPr="009A0E9F" w:rsidRDefault="009A0E9F" w:rsidP="009A0E9F">
      <w:pPr>
        <w:pStyle w:val="EndNoteBibliography"/>
        <w:ind w:firstLine="480"/>
        <w:rPr>
          <w:noProof/>
        </w:rPr>
      </w:pPr>
      <w:r w:rsidRPr="009A0E9F">
        <w:rPr>
          <w:noProof/>
        </w:rPr>
        <w:t>[53]</w:t>
      </w:r>
      <w:r w:rsidRPr="009A0E9F">
        <w:rPr>
          <w:noProof/>
        </w:rPr>
        <w:tab/>
        <w:t>LIN J, TANG J, TANG H, et al. Awq: Activation-aware weight quantization for on-device llm compression and acceleration [J]. 2024, 6(87-100.</w:t>
      </w:r>
    </w:p>
    <w:p w14:paraId="7C99918E" w14:textId="77777777" w:rsidR="009A0E9F" w:rsidRPr="009A0E9F" w:rsidRDefault="009A0E9F" w:rsidP="009A0E9F">
      <w:pPr>
        <w:pStyle w:val="EndNoteBibliography"/>
        <w:ind w:firstLine="480"/>
        <w:rPr>
          <w:noProof/>
        </w:rPr>
      </w:pPr>
      <w:r w:rsidRPr="009A0E9F">
        <w:rPr>
          <w:noProof/>
        </w:rPr>
        <w:t>[54]</w:t>
      </w:r>
      <w:r w:rsidRPr="009A0E9F">
        <w:rPr>
          <w:noProof/>
        </w:rPr>
        <w:tab/>
        <w:t>DETTMERS T, PAGNONI A, HOLTZMAN A, et al. Qlora: Efficient finetuning of quantized llms [J]. 2023, 36(10088-115.</w:t>
      </w:r>
    </w:p>
    <w:p w14:paraId="3C8ACF57" w14:textId="77777777" w:rsidR="009A0E9F" w:rsidRPr="009A0E9F" w:rsidRDefault="009A0E9F" w:rsidP="009A0E9F">
      <w:pPr>
        <w:pStyle w:val="EndNoteBibliography"/>
        <w:ind w:firstLine="480"/>
        <w:rPr>
          <w:noProof/>
        </w:rPr>
      </w:pPr>
      <w:r w:rsidRPr="009A0E9F">
        <w:rPr>
          <w:noProof/>
        </w:rPr>
        <w:t>[55]</w:t>
      </w:r>
      <w:r w:rsidRPr="009A0E9F">
        <w:rPr>
          <w:noProof/>
        </w:rPr>
        <w:tab/>
        <w:t>KWON W, LI Z, ZHUANG S, et al. Efficient memory management for large language model serving with pagedattention; proceedings of the Proceedings of the 29th Symposium on Operating Systems Principles, F, 2023 [C].</w:t>
      </w:r>
    </w:p>
    <w:p w14:paraId="4200CE53" w14:textId="77777777" w:rsidR="009A0E9F" w:rsidRPr="009A0E9F" w:rsidRDefault="009A0E9F" w:rsidP="009A0E9F">
      <w:pPr>
        <w:pStyle w:val="EndNoteBibliography"/>
        <w:ind w:firstLine="480"/>
        <w:rPr>
          <w:noProof/>
        </w:rPr>
      </w:pPr>
      <w:r w:rsidRPr="009A0E9F">
        <w:rPr>
          <w:noProof/>
        </w:rPr>
        <w:t>[56]</w:t>
      </w:r>
      <w:r w:rsidRPr="009A0E9F">
        <w:rPr>
          <w:noProof/>
        </w:rPr>
        <w:tab/>
        <w:t>ZHENG L, YIN L, XIE Z, et al. Sglang: Efficient execution of structured language model programs [J]. 2024, 37(62557-83.</w:t>
      </w:r>
    </w:p>
    <w:p w14:paraId="5168DF83" w14:textId="77777777" w:rsidR="009A0E9F" w:rsidRPr="009A0E9F" w:rsidRDefault="009A0E9F" w:rsidP="009A0E9F">
      <w:pPr>
        <w:pStyle w:val="EndNoteBibliography"/>
        <w:ind w:firstLine="480"/>
        <w:rPr>
          <w:noProof/>
        </w:rPr>
      </w:pPr>
      <w:r w:rsidRPr="009A0E9F">
        <w:rPr>
          <w:noProof/>
        </w:rPr>
        <w:t>[57]</w:t>
      </w:r>
      <w:r w:rsidRPr="009A0E9F">
        <w:rPr>
          <w:noProof/>
        </w:rPr>
        <w:tab/>
        <w:t xml:space="preserve">YIN W, XU M, LI Y, et al. Llm as a system service on mobile devices [J]. 2024, </w:t>
      </w:r>
    </w:p>
    <w:p w14:paraId="47E8F490" w14:textId="77777777" w:rsidR="009A0E9F" w:rsidRPr="009A0E9F" w:rsidRDefault="009A0E9F" w:rsidP="009A0E9F">
      <w:pPr>
        <w:pStyle w:val="EndNoteBibliography"/>
        <w:ind w:firstLine="480"/>
        <w:rPr>
          <w:noProof/>
        </w:rPr>
      </w:pPr>
      <w:r w:rsidRPr="009A0E9F">
        <w:rPr>
          <w:noProof/>
        </w:rPr>
        <w:t>[58]</w:t>
      </w:r>
      <w:r w:rsidRPr="009A0E9F">
        <w:rPr>
          <w:noProof/>
        </w:rPr>
        <w:tab/>
        <w:t>KATTENBORN T, LEITLOFF J, SCHIEFER F, et al. Review on Convolutional Neural Networks (CNN) in vegetation remote sensing [J]. 2021, 173(24-49.</w:t>
      </w:r>
    </w:p>
    <w:p w14:paraId="116A0E8A" w14:textId="77777777" w:rsidR="009A0E9F" w:rsidRPr="009A0E9F" w:rsidRDefault="009A0E9F" w:rsidP="009A0E9F">
      <w:pPr>
        <w:pStyle w:val="EndNoteBibliography"/>
        <w:ind w:firstLine="480"/>
        <w:rPr>
          <w:noProof/>
        </w:rPr>
      </w:pPr>
      <w:r w:rsidRPr="009A0E9F">
        <w:rPr>
          <w:noProof/>
        </w:rPr>
        <w:t>[59]</w:t>
      </w:r>
      <w:r w:rsidRPr="009A0E9F">
        <w:rPr>
          <w:noProof/>
        </w:rPr>
        <w:tab/>
        <w:t>ANDONI A, INDYK P, LAARHOVEN T, et al. Practical and optimal LSH for angular distance [J]. 2015, 28(</w:t>
      </w:r>
    </w:p>
    <w:p w14:paraId="2FBE4FAB" w14:textId="77777777" w:rsidR="009A0E9F" w:rsidRPr="009A0E9F" w:rsidRDefault="009A0E9F" w:rsidP="009A0E9F">
      <w:pPr>
        <w:pStyle w:val="EndNoteBibliography"/>
        <w:ind w:firstLine="480"/>
        <w:rPr>
          <w:noProof/>
        </w:rPr>
      </w:pPr>
      <w:r w:rsidRPr="009A0E9F">
        <w:rPr>
          <w:noProof/>
        </w:rPr>
        <w:t>[60]</w:t>
      </w:r>
      <w:r w:rsidRPr="009A0E9F">
        <w:rPr>
          <w:noProof/>
        </w:rPr>
        <w:tab/>
        <w:t>WU W, LI B, CHEN L, et al. A review for weighted minhash algorithms [J]. 2020, 34(6): 2553-73.</w:t>
      </w:r>
    </w:p>
    <w:p w14:paraId="19AD4464" w14:textId="77777777" w:rsidR="009A0E9F" w:rsidRPr="009A0E9F" w:rsidRDefault="009A0E9F" w:rsidP="009A0E9F">
      <w:pPr>
        <w:pStyle w:val="EndNoteBibliography"/>
        <w:ind w:firstLine="480"/>
        <w:rPr>
          <w:noProof/>
        </w:rPr>
      </w:pPr>
      <w:r w:rsidRPr="009A0E9F">
        <w:rPr>
          <w:noProof/>
        </w:rPr>
        <w:t>[61]</w:t>
      </w:r>
      <w:r w:rsidRPr="009A0E9F">
        <w:rPr>
          <w:noProof/>
        </w:rPr>
        <w:tab/>
        <w:t xml:space="preserve">AINSLIE J, LEE-THORP J, DE JONG M, et al. Gqa: Training generalized multi-query transformer models from multi-head checkpoints [J]. 2023, </w:t>
      </w:r>
    </w:p>
    <w:p w14:paraId="239E1936" w14:textId="77777777" w:rsidR="009A0E9F" w:rsidRPr="009A0E9F" w:rsidRDefault="009A0E9F" w:rsidP="009A0E9F">
      <w:pPr>
        <w:pStyle w:val="EndNoteBibliography"/>
        <w:ind w:firstLine="480"/>
        <w:rPr>
          <w:noProof/>
        </w:rPr>
      </w:pPr>
      <w:r w:rsidRPr="009A0E9F">
        <w:rPr>
          <w:noProof/>
        </w:rPr>
        <w:t>[62]</w:t>
      </w:r>
      <w:r w:rsidRPr="009A0E9F">
        <w:rPr>
          <w:noProof/>
        </w:rPr>
        <w:tab/>
        <w:t xml:space="preserve">AN C, HUANG F, ZHANG J, et al. Training-free long-context scaling of large language models [J]. 2024, </w:t>
      </w:r>
    </w:p>
    <w:p w14:paraId="63952DFE" w14:textId="77777777" w:rsidR="009A0E9F" w:rsidRPr="009A0E9F" w:rsidRDefault="009A0E9F" w:rsidP="009A0E9F">
      <w:pPr>
        <w:pStyle w:val="EndNoteBibliography"/>
        <w:ind w:firstLine="480"/>
        <w:rPr>
          <w:noProof/>
        </w:rPr>
      </w:pPr>
      <w:r w:rsidRPr="009A0E9F">
        <w:rPr>
          <w:noProof/>
        </w:rPr>
        <w:t>[63]</w:t>
      </w:r>
      <w:r w:rsidRPr="009A0E9F">
        <w:rPr>
          <w:noProof/>
        </w:rPr>
        <w:tab/>
        <w:t xml:space="preserve">PENG B, QUESNELLE J, FAN H, et al. Yarn: Efficient context window extension of large language models [J]. 2023, </w:t>
      </w:r>
    </w:p>
    <w:p w14:paraId="7599440E" w14:textId="77777777" w:rsidR="009A0E9F" w:rsidRPr="009A0E9F" w:rsidRDefault="009A0E9F" w:rsidP="009A0E9F">
      <w:pPr>
        <w:pStyle w:val="EndNoteBibliography"/>
        <w:ind w:firstLine="480"/>
        <w:rPr>
          <w:noProof/>
        </w:rPr>
      </w:pPr>
      <w:r w:rsidRPr="009A0E9F">
        <w:rPr>
          <w:noProof/>
        </w:rPr>
        <w:t>[64]</w:t>
      </w:r>
      <w:r w:rsidRPr="009A0E9F">
        <w:rPr>
          <w:noProof/>
        </w:rPr>
        <w:tab/>
        <w:t xml:space="preserve">BAI Y, JONES A, NDOUSSE K, et al. Training a helpful and harmless assistant with reinforcement learning from human feedback [J]. 2022, </w:t>
      </w:r>
    </w:p>
    <w:p w14:paraId="66F3D4B2" w14:textId="77777777" w:rsidR="009A0E9F" w:rsidRPr="009A0E9F" w:rsidRDefault="009A0E9F" w:rsidP="009A0E9F">
      <w:pPr>
        <w:pStyle w:val="EndNoteBibliography"/>
        <w:ind w:firstLine="480"/>
        <w:rPr>
          <w:noProof/>
        </w:rPr>
      </w:pPr>
      <w:r w:rsidRPr="009A0E9F">
        <w:rPr>
          <w:noProof/>
        </w:rPr>
        <w:t>[65]</w:t>
      </w:r>
      <w:r w:rsidRPr="009A0E9F">
        <w:rPr>
          <w:noProof/>
        </w:rPr>
        <w:tab/>
        <w:t>GILKS W R, WILD P J J O T R S S S C. Adaptive rejection sampling for Gibbs sampling [J]. 1992, 41(2): 337-48.</w:t>
      </w:r>
    </w:p>
    <w:p w14:paraId="48091F37" w14:textId="77777777" w:rsidR="009A0E9F" w:rsidRPr="009A0E9F" w:rsidRDefault="009A0E9F" w:rsidP="009A0E9F">
      <w:pPr>
        <w:pStyle w:val="EndNoteBibliography"/>
        <w:ind w:firstLine="480"/>
        <w:rPr>
          <w:noProof/>
        </w:rPr>
      </w:pPr>
      <w:r w:rsidRPr="009A0E9F">
        <w:rPr>
          <w:noProof/>
        </w:rPr>
        <w:t>[66]</w:t>
      </w:r>
      <w:r w:rsidRPr="009A0E9F">
        <w:rPr>
          <w:noProof/>
        </w:rPr>
        <w:tab/>
        <w:t xml:space="preserve">RAFAILOV R, SHARMA A, MITCHELL E, et al. Direct preference </w:t>
      </w:r>
      <w:r w:rsidRPr="009A0E9F">
        <w:rPr>
          <w:noProof/>
        </w:rPr>
        <w:lastRenderedPageBreak/>
        <w:t>optimization: Your language model is secretly a reward model [J]. 2023, 36(53728-41.</w:t>
      </w:r>
    </w:p>
    <w:p w14:paraId="7E5A86D2" w14:textId="77777777" w:rsidR="009A0E9F" w:rsidRPr="009A0E9F" w:rsidRDefault="009A0E9F" w:rsidP="009A0E9F">
      <w:pPr>
        <w:pStyle w:val="EndNoteBibliography"/>
        <w:ind w:firstLine="480"/>
        <w:rPr>
          <w:noProof/>
        </w:rPr>
      </w:pPr>
      <w:r w:rsidRPr="009A0E9F">
        <w:rPr>
          <w:noProof/>
        </w:rPr>
        <w:t>[67]</w:t>
      </w:r>
      <w:r w:rsidRPr="009A0E9F">
        <w:rPr>
          <w:noProof/>
        </w:rPr>
        <w:tab/>
        <w:t xml:space="preserve">HUI B, YANG J, CUI Z, et al. Qwen2. 5-coder technical report [J]. 2024, </w:t>
      </w:r>
    </w:p>
    <w:p w14:paraId="1829C0BF" w14:textId="77777777" w:rsidR="009A0E9F" w:rsidRPr="009A0E9F" w:rsidRDefault="009A0E9F" w:rsidP="009A0E9F">
      <w:pPr>
        <w:pStyle w:val="EndNoteBibliography"/>
        <w:ind w:firstLine="480"/>
        <w:rPr>
          <w:noProof/>
        </w:rPr>
      </w:pPr>
      <w:r w:rsidRPr="009A0E9F">
        <w:rPr>
          <w:noProof/>
        </w:rPr>
        <w:t>[68]</w:t>
      </w:r>
      <w:r w:rsidRPr="009A0E9F">
        <w:rPr>
          <w:noProof/>
        </w:rPr>
        <w:tab/>
        <w:t xml:space="preserve">BAI S, CHEN K, LIU X, et al. Qwen2. 5-vl technical report [J]. 2025, </w:t>
      </w:r>
    </w:p>
    <w:p w14:paraId="746B33DF" w14:textId="77777777" w:rsidR="009A0E9F" w:rsidRPr="009A0E9F" w:rsidRDefault="009A0E9F" w:rsidP="009A0E9F">
      <w:pPr>
        <w:pStyle w:val="EndNoteBibliography"/>
        <w:ind w:firstLine="480"/>
        <w:rPr>
          <w:noProof/>
        </w:rPr>
      </w:pPr>
      <w:r w:rsidRPr="009A0E9F">
        <w:rPr>
          <w:noProof/>
        </w:rPr>
        <w:t>[69]</w:t>
      </w:r>
      <w:r w:rsidRPr="009A0E9F">
        <w:rPr>
          <w:noProof/>
        </w:rPr>
        <w:tab/>
        <w:t xml:space="preserve">LU K, YUAN H, YUAN Z, et al. # instag: Instruction tagging for analyzing supervised fine-tuning of large language models [J]. 2023, </w:t>
      </w:r>
    </w:p>
    <w:p w14:paraId="74D1C5E6" w14:textId="77777777" w:rsidR="009A0E9F" w:rsidRPr="009A0E9F" w:rsidRDefault="009A0E9F" w:rsidP="009A0E9F">
      <w:pPr>
        <w:pStyle w:val="EndNoteBibliography"/>
        <w:ind w:firstLine="480"/>
        <w:rPr>
          <w:noProof/>
        </w:rPr>
      </w:pPr>
      <w:r w:rsidRPr="009A0E9F">
        <w:rPr>
          <w:noProof/>
        </w:rPr>
        <w:t>[70]</w:t>
      </w:r>
      <w:r w:rsidRPr="009A0E9F">
        <w:rPr>
          <w:noProof/>
        </w:rPr>
        <w:tab/>
        <w:t xml:space="preserve">MICIKEVICIUS P, NARANG S, ALBEN J, et al. Mixed precision training [J]. 2017, </w:t>
      </w:r>
    </w:p>
    <w:p w14:paraId="05CEADEC" w14:textId="77777777" w:rsidR="009A0E9F" w:rsidRPr="009A0E9F" w:rsidRDefault="009A0E9F" w:rsidP="009A0E9F">
      <w:pPr>
        <w:pStyle w:val="EndNoteBibliography"/>
        <w:ind w:firstLine="480"/>
        <w:rPr>
          <w:noProof/>
        </w:rPr>
      </w:pPr>
      <w:r w:rsidRPr="009A0E9F">
        <w:rPr>
          <w:noProof/>
        </w:rPr>
        <w:t>[71]</w:t>
      </w:r>
      <w:r w:rsidRPr="009A0E9F">
        <w:rPr>
          <w:noProof/>
        </w:rPr>
        <w:tab/>
        <w:t xml:space="preserve">TARG S, ALMEIDA D, LYMAN K J A P A. Resnet in resnet: Generalizing residual architectures [J]. 2016, </w:t>
      </w:r>
    </w:p>
    <w:p w14:paraId="1CFFDC83" w14:textId="191CED77"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A37F99">
      <w:headerReference w:type="even" r:id="rId12"/>
      <w:headerReference w:type="default" r:id="rId13"/>
      <w:footerReference w:type="even" r:id="rId14"/>
      <w:footerReference w:type="default" r:id="rId15"/>
      <w:headerReference w:type="first" r:id="rId16"/>
      <w:footerReference w:type="first" r:id="rId17"/>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003316" w14:textId="77777777" w:rsidR="00564E88" w:rsidRDefault="00564E88">
      <w:pPr>
        <w:spacing w:after="240" w:line="240" w:lineRule="auto"/>
        <w:ind w:firstLine="480"/>
      </w:pPr>
      <w:r>
        <w:separator/>
      </w:r>
    </w:p>
  </w:endnote>
  <w:endnote w:type="continuationSeparator" w:id="0">
    <w:p w14:paraId="4BE469BC" w14:textId="77777777" w:rsidR="00564E88" w:rsidRDefault="00564E88">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6F66D5" w14:textId="77777777" w:rsidR="00564E88" w:rsidRDefault="00564E88">
      <w:pPr>
        <w:spacing w:after="240"/>
        <w:ind w:firstLine="480"/>
      </w:pPr>
      <w:r>
        <w:separator/>
      </w:r>
    </w:p>
  </w:footnote>
  <w:footnote w:type="continuationSeparator" w:id="0">
    <w:p w14:paraId="3673B588" w14:textId="77777777" w:rsidR="00564E88" w:rsidRDefault="00564E88">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4"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6"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7"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1"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2"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1"/>
  </w:num>
  <w:num w:numId="2" w16cid:durableId="1917933382">
    <w:abstractNumId w:val="8"/>
  </w:num>
  <w:num w:numId="3" w16cid:durableId="1836996432">
    <w:abstractNumId w:val="3"/>
  </w:num>
  <w:num w:numId="4" w16cid:durableId="345447513">
    <w:abstractNumId w:val="4"/>
  </w:num>
  <w:num w:numId="5" w16cid:durableId="1527794860">
    <w:abstractNumId w:val="2"/>
  </w:num>
  <w:num w:numId="6" w16cid:durableId="2034258345">
    <w:abstractNumId w:val="10"/>
  </w:num>
  <w:num w:numId="7" w16cid:durableId="1112091740">
    <w:abstractNumId w:val="14"/>
  </w:num>
  <w:num w:numId="8" w16cid:durableId="925916430">
    <w:abstractNumId w:val="13"/>
  </w:num>
  <w:num w:numId="9" w16cid:durableId="1232232775">
    <w:abstractNumId w:val="12"/>
  </w:num>
  <w:num w:numId="10" w16cid:durableId="1075013652">
    <w:abstractNumId w:val="1"/>
  </w:num>
  <w:num w:numId="11" w16cid:durableId="744887131">
    <w:abstractNumId w:val="9"/>
  </w:num>
  <w:num w:numId="12" w16cid:durableId="1020476176">
    <w:abstractNumId w:val="5"/>
  </w:num>
  <w:num w:numId="13" w16cid:durableId="1243565014">
    <w:abstractNumId w:val="7"/>
  </w:num>
  <w:num w:numId="14" w16cid:durableId="1341272211">
    <w:abstractNumId w:val="6"/>
  </w:num>
  <w:num w:numId="15" w16cid:durableId="20716590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record-ids&gt;&lt;/item&gt;&lt;/Libraries&gt;"/>
  </w:docVars>
  <w:rsids>
    <w:rsidRoot w:val="001F556F"/>
    <w:rsid w:val="0000263A"/>
    <w:rsid w:val="00004638"/>
    <w:rsid w:val="0000751F"/>
    <w:rsid w:val="0001247B"/>
    <w:rsid w:val="000140D7"/>
    <w:rsid w:val="000218A6"/>
    <w:rsid w:val="00021D29"/>
    <w:rsid w:val="00022F2C"/>
    <w:rsid w:val="00024921"/>
    <w:rsid w:val="000308B0"/>
    <w:rsid w:val="000337A1"/>
    <w:rsid w:val="00033FC5"/>
    <w:rsid w:val="00035639"/>
    <w:rsid w:val="00036979"/>
    <w:rsid w:val="00036E18"/>
    <w:rsid w:val="00050CB2"/>
    <w:rsid w:val="00053D64"/>
    <w:rsid w:val="000554D6"/>
    <w:rsid w:val="00062A39"/>
    <w:rsid w:val="00062FC2"/>
    <w:rsid w:val="00066EFC"/>
    <w:rsid w:val="00074091"/>
    <w:rsid w:val="000805C2"/>
    <w:rsid w:val="0008434A"/>
    <w:rsid w:val="000848FE"/>
    <w:rsid w:val="00094450"/>
    <w:rsid w:val="000A05A5"/>
    <w:rsid w:val="000A1191"/>
    <w:rsid w:val="000A1C0C"/>
    <w:rsid w:val="000B28A3"/>
    <w:rsid w:val="000B2998"/>
    <w:rsid w:val="000B74E6"/>
    <w:rsid w:val="000C4C63"/>
    <w:rsid w:val="000D4906"/>
    <w:rsid w:val="000D4BEC"/>
    <w:rsid w:val="000D58BD"/>
    <w:rsid w:val="000D6BBE"/>
    <w:rsid w:val="000D7F55"/>
    <w:rsid w:val="000E1BC2"/>
    <w:rsid w:val="000E36DD"/>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4F91"/>
    <w:rsid w:val="001352B7"/>
    <w:rsid w:val="0014427A"/>
    <w:rsid w:val="00152080"/>
    <w:rsid w:val="00155496"/>
    <w:rsid w:val="001564D2"/>
    <w:rsid w:val="00161F0E"/>
    <w:rsid w:val="001625AD"/>
    <w:rsid w:val="001701F9"/>
    <w:rsid w:val="001849B2"/>
    <w:rsid w:val="00185E1B"/>
    <w:rsid w:val="00191126"/>
    <w:rsid w:val="00197278"/>
    <w:rsid w:val="001A36B6"/>
    <w:rsid w:val="001B2EC9"/>
    <w:rsid w:val="001B6CFA"/>
    <w:rsid w:val="001B6DAD"/>
    <w:rsid w:val="001B705B"/>
    <w:rsid w:val="001C3AB5"/>
    <w:rsid w:val="001C6C05"/>
    <w:rsid w:val="001D107F"/>
    <w:rsid w:val="001D72B7"/>
    <w:rsid w:val="001D7B2F"/>
    <w:rsid w:val="001E43FB"/>
    <w:rsid w:val="001E4E33"/>
    <w:rsid w:val="001E578F"/>
    <w:rsid w:val="001F2720"/>
    <w:rsid w:val="001F4B81"/>
    <w:rsid w:val="001F556F"/>
    <w:rsid w:val="001F773A"/>
    <w:rsid w:val="001F7EEA"/>
    <w:rsid w:val="00200E5F"/>
    <w:rsid w:val="00202CF0"/>
    <w:rsid w:val="00212102"/>
    <w:rsid w:val="002141BC"/>
    <w:rsid w:val="00215139"/>
    <w:rsid w:val="00216A82"/>
    <w:rsid w:val="00222097"/>
    <w:rsid w:val="00231AF6"/>
    <w:rsid w:val="00232F52"/>
    <w:rsid w:val="00235567"/>
    <w:rsid w:val="00236F68"/>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3D19"/>
    <w:rsid w:val="002F5374"/>
    <w:rsid w:val="002F5382"/>
    <w:rsid w:val="002F53E4"/>
    <w:rsid w:val="002F6A0C"/>
    <w:rsid w:val="003017C1"/>
    <w:rsid w:val="00304D14"/>
    <w:rsid w:val="003076A5"/>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6AB3"/>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74FF"/>
    <w:rsid w:val="003A76F4"/>
    <w:rsid w:val="003A7A6D"/>
    <w:rsid w:val="003B0320"/>
    <w:rsid w:val="003B13A5"/>
    <w:rsid w:val="003B1FB8"/>
    <w:rsid w:val="003B6737"/>
    <w:rsid w:val="003B6D60"/>
    <w:rsid w:val="003C5617"/>
    <w:rsid w:val="003D0F78"/>
    <w:rsid w:val="003D7290"/>
    <w:rsid w:val="003E5DFB"/>
    <w:rsid w:val="003F1C58"/>
    <w:rsid w:val="003F3FB6"/>
    <w:rsid w:val="00402780"/>
    <w:rsid w:val="0040794B"/>
    <w:rsid w:val="00412803"/>
    <w:rsid w:val="00413DEF"/>
    <w:rsid w:val="00423F08"/>
    <w:rsid w:val="00424E24"/>
    <w:rsid w:val="00426A37"/>
    <w:rsid w:val="00426DE4"/>
    <w:rsid w:val="00427FE7"/>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569B"/>
    <w:rsid w:val="00486E75"/>
    <w:rsid w:val="00490AAD"/>
    <w:rsid w:val="00491840"/>
    <w:rsid w:val="0049289F"/>
    <w:rsid w:val="00493A6D"/>
    <w:rsid w:val="00495864"/>
    <w:rsid w:val="004966F9"/>
    <w:rsid w:val="004A085D"/>
    <w:rsid w:val="004A73F6"/>
    <w:rsid w:val="004B17E4"/>
    <w:rsid w:val="004B5A92"/>
    <w:rsid w:val="004B5ED1"/>
    <w:rsid w:val="004B7A0C"/>
    <w:rsid w:val="004C5C69"/>
    <w:rsid w:val="004C5D4A"/>
    <w:rsid w:val="004D0BA1"/>
    <w:rsid w:val="004D26FE"/>
    <w:rsid w:val="004D3BC6"/>
    <w:rsid w:val="004D59CC"/>
    <w:rsid w:val="004E147A"/>
    <w:rsid w:val="004E4708"/>
    <w:rsid w:val="004E6167"/>
    <w:rsid w:val="005034B6"/>
    <w:rsid w:val="00507E09"/>
    <w:rsid w:val="0051081B"/>
    <w:rsid w:val="00515306"/>
    <w:rsid w:val="0051598F"/>
    <w:rsid w:val="005168F1"/>
    <w:rsid w:val="00525B3A"/>
    <w:rsid w:val="00526C36"/>
    <w:rsid w:val="00527B18"/>
    <w:rsid w:val="00530946"/>
    <w:rsid w:val="00532F0D"/>
    <w:rsid w:val="0053314E"/>
    <w:rsid w:val="00546A5E"/>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C39E4"/>
    <w:rsid w:val="005C6324"/>
    <w:rsid w:val="005D2FE8"/>
    <w:rsid w:val="005D3B7D"/>
    <w:rsid w:val="005D680F"/>
    <w:rsid w:val="005E0B23"/>
    <w:rsid w:val="005E1E77"/>
    <w:rsid w:val="005E76BB"/>
    <w:rsid w:val="005F1F10"/>
    <w:rsid w:val="005F381B"/>
    <w:rsid w:val="005F44FF"/>
    <w:rsid w:val="005F72E7"/>
    <w:rsid w:val="00601C6F"/>
    <w:rsid w:val="00612191"/>
    <w:rsid w:val="00620B72"/>
    <w:rsid w:val="00623BF6"/>
    <w:rsid w:val="00627842"/>
    <w:rsid w:val="006325DC"/>
    <w:rsid w:val="00636595"/>
    <w:rsid w:val="006368B5"/>
    <w:rsid w:val="00641066"/>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62DC"/>
    <w:rsid w:val="006A6B64"/>
    <w:rsid w:val="006B45B1"/>
    <w:rsid w:val="006B4CB2"/>
    <w:rsid w:val="006C2CCA"/>
    <w:rsid w:val="006C6CBF"/>
    <w:rsid w:val="006C7984"/>
    <w:rsid w:val="006D10DE"/>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216AC"/>
    <w:rsid w:val="00731A5E"/>
    <w:rsid w:val="00732E10"/>
    <w:rsid w:val="00734883"/>
    <w:rsid w:val="00740FCE"/>
    <w:rsid w:val="007462FE"/>
    <w:rsid w:val="0075250C"/>
    <w:rsid w:val="00757576"/>
    <w:rsid w:val="00757DB4"/>
    <w:rsid w:val="007617A0"/>
    <w:rsid w:val="00764DF2"/>
    <w:rsid w:val="00776268"/>
    <w:rsid w:val="007777B6"/>
    <w:rsid w:val="00781AA0"/>
    <w:rsid w:val="0078368B"/>
    <w:rsid w:val="007838D6"/>
    <w:rsid w:val="00795A09"/>
    <w:rsid w:val="007A2954"/>
    <w:rsid w:val="007A5FB1"/>
    <w:rsid w:val="007A7250"/>
    <w:rsid w:val="007B44C4"/>
    <w:rsid w:val="007B5567"/>
    <w:rsid w:val="007B6C62"/>
    <w:rsid w:val="007C371B"/>
    <w:rsid w:val="007C4B99"/>
    <w:rsid w:val="007C5391"/>
    <w:rsid w:val="007C6365"/>
    <w:rsid w:val="007D08D6"/>
    <w:rsid w:val="007D430D"/>
    <w:rsid w:val="007E1E1F"/>
    <w:rsid w:val="007E2E25"/>
    <w:rsid w:val="007E3E89"/>
    <w:rsid w:val="007E59BB"/>
    <w:rsid w:val="007E5A38"/>
    <w:rsid w:val="007E6756"/>
    <w:rsid w:val="007E74F5"/>
    <w:rsid w:val="007F0B55"/>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5339"/>
    <w:rsid w:val="008712BE"/>
    <w:rsid w:val="008713E5"/>
    <w:rsid w:val="00871D73"/>
    <w:rsid w:val="008723FE"/>
    <w:rsid w:val="008761C9"/>
    <w:rsid w:val="00887894"/>
    <w:rsid w:val="008B2B09"/>
    <w:rsid w:val="008C1508"/>
    <w:rsid w:val="008C2D82"/>
    <w:rsid w:val="008C4ECE"/>
    <w:rsid w:val="008C6AD9"/>
    <w:rsid w:val="008D6622"/>
    <w:rsid w:val="008D74E9"/>
    <w:rsid w:val="008D7860"/>
    <w:rsid w:val="008E24FB"/>
    <w:rsid w:val="008E4D21"/>
    <w:rsid w:val="008F09A0"/>
    <w:rsid w:val="008F09FF"/>
    <w:rsid w:val="008F4BDC"/>
    <w:rsid w:val="0091019D"/>
    <w:rsid w:val="00910703"/>
    <w:rsid w:val="009113F4"/>
    <w:rsid w:val="0091280E"/>
    <w:rsid w:val="00915B35"/>
    <w:rsid w:val="00921400"/>
    <w:rsid w:val="0093465D"/>
    <w:rsid w:val="0093661B"/>
    <w:rsid w:val="00937DDE"/>
    <w:rsid w:val="00940A08"/>
    <w:rsid w:val="00950132"/>
    <w:rsid w:val="009516D2"/>
    <w:rsid w:val="009518E7"/>
    <w:rsid w:val="009534D5"/>
    <w:rsid w:val="009545CE"/>
    <w:rsid w:val="009601E4"/>
    <w:rsid w:val="00960213"/>
    <w:rsid w:val="00965E42"/>
    <w:rsid w:val="0096710B"/>
    <w:rsid w:val="00967348"/>
    <w:rsid w:val="00973CC8"/>
    <w:rsid w:val="00977318"/>
    <w:rsid w:val="009779AD"/>
    <w:rsid w:val="00981CA5"/>
    <w:rsid w:val="0098226F"/>
    <w:rsid w:val="00985C7F"/>
    <w:rsid w:val="00986494"/>
    <w:rsid w:val="0099041D"/>
    <w:rsid w:val="009931C6"/>
    <w:rsid w:val="00996620"/>
    <w:rsid w:val="009A0E9F"/>
    <w:rsid w:val="009A28A2"/>
    <w:rsid w:val="009A368E"/>
    <w:rsid w:val="009A44B2"/>
    <w:rsid w:val="009A4E97"/>
    <w:rsid w:val="009B1026"/>
    <w:rsid w:val="009B2D79"/>
    <w:rsid w:val="009B316B"/>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D0E"/>
    <w:rsid w:val="00A2169F"/>
    <w:rsid w:val="00A218BF"/>
    <w:rsid w:val="00A27347"/>
    <w:rsid w:val="00A27EA4"/>
    <w:rsid w:val="00A33E42"/>
    <w:rsid w:val="00A36308"/>
    <w:rsid w:val="00A37F99"/>
    <w:rsid w:val="00A4289B"/>
    <w:rsid w:val="00A42AD9"/>
    <w:rsid w:val="00A42BF1"/>
    <w:rsid w:val="00A43674"/>
    <w:rsid w:val="00A438E5"/>
    <w:rsid w:val="00A535B5"/>
    <w:rsid w:val="00A547A3"/>
    <w:rsid w:val="00A57836"/>
    <w:rsid w:val="00A60B61"/>
    <w:rsid w:val="00A64D66"/>
    <w:rsid w:val="00A701B6"/>
    <w:rsid w:val="00A81B24"/>
    <w:rsid w:val="00A81C97"/>
    <w:rsid w:val="00A85CC1"/>
    <w:rsid w:val="00A90B0A"/>
    <w:rsid w:val="00A9268A"/>
    <w:rsid w:val="00A94782"/>
    <w:rsid w:val="00AA0916"/>
    <w:rsid w:val="00AA2524"/>
    <w:rsid w:val="00AB6874"/>
    <w:rsid w:val="00AC19A4"/>
    <w:rsid w:val="00AD03C8"/>
    <w:rsid w:val="00AD4F07"/>
    <w:rsid w:val="00AD6FCE"/>
    <w:rsid w:val="00AD7098"/>
    <w:rsid w:val="00AD7A86"/>
    <w:rsid w:val="00AF4986"/>
    <w:rsid w:val="00B013F7"/>
    <w:rsid w:val="00B019F5"/>
    <w:rsid w:val="00B02E1F"/>
    <w:rsid w:val="00B048F6"/>
    <w:rsid w:val="00B1634C"/>
    <w:rsid w:val="00B25C6B"/>
    <w:rsid w:val="00B31BAA"/>
    <w:rsid w:val="00B351B3"/>
    <w:rsid w:val="00B37103"/>
    <w:rsid w:val="00B41A92"/>
    <w:rsid w:val="00B476B5"/>
    <w:rsid w:val="00B5096C"/>
    <w:rsid w:val="00B52847"/>
    <w:rsid w:val="00B54F03"/>
    <w:rsid w:val="00B55F3D"/>
    <w:rsid w:val="00B609F2"/>
    <w:rsid w:val="00B70E26"/>
    <w:rsid w:val="00B720B2"/>
    <w:rsid w:val="00B72180"/>
    <w:rsid w:val="00B7358F"/>
    <w:rsid w:val="00B76971"/>
    <w:rsid w:val="00B77FBA"/>
    <w:rsid w:val="00B862AA"/>
    <w:rsid w:val="00B86E04"/>
    <w:rsid w:val="00B92750"/>
    <w:rsid w:val="00B95EAA"/>
    <w:rsid w:val="00BA0F32"/>
    <w:rsid w:val="00BA0FBB"/>
    <w:rsid w:val="00BA139F"/>
    <w:rsid w:val="00BA1D1B"/>
    <w:rsid w:val="00BA3DCB"/>
    <w:rsid w:val="00BA4725"/>
    <w:rsid w:val="00BA4ABA"/>
    <w:rsid w:val="00BA4F16"/>
    <w:rsid w:val="00BA7088"/>
    <w:rsid w:val="00BB5310"/>
    <w:rsid w:val="00BB6C8F"/>
    <w:rsid w:val="00BC144C"/>
    <w:rsid w:val="00BD3140"/>
    <w:rsid w:val="00BD45CC"/>
    <w:rsid w:val="00BD508C"/>
    <w:rsid w:val="00BE2270"/>
    <w:rsid w:val="00BE4D90"/>
    <w:rsid w:val="00BE558D"/>
    <w:rsid w:val="00BF3F4F"/>
    <w:rsid w:val="00C015F8"/>
    <w:rsid w:val="00C10445"/>
    <w:rsid w:val="00C11B45"/>
    <w:rsid w:val="00C12731"/>
    <w:rsid w:val="00C17FED"/>
    <w:rsid w:val="00C220A3"/>
    <w:rsid w:val="00C348DE"/>
    <w:rsid w:val="00C36656"/>
    <w:rsid w:val="00C442E7"/>
    <w:rsid w:val="00C47BFA"/>
    <w:rsid w:val="00C600E7"/>
    <w:rsid w:val="00C617AD"/>
    <w:rsid w:val="00C61EF5"/>
    <w:rsid w:val="00C67B54"/>
    <w:rsid w:val="00C73AAF"/>
    <w:rsid w:val="00C741C6"/>
    <w:rsid w:val="00C741EC"/>
    <w:rsid w:val="00C7576B"/>
    <w:rsid w:val="00C82829"/>
    <w:rsid w:val="00C839D7"/>
    <w:rsid w:val="00C85191"/>
    <w:rsid w:val="00C860C3"/>
    <w:rsid w:val="00C86388"/>
    <w:rsid w:val="00C86716"/>
    <w:rsid w:val="00C92A2F"/>
    <w:rsid w:val="00C966CD"/>
    <w:rsid w:val="00CA0CC0"/>
    <w:rsid w:val="00CA1F3B"/>
    <w:rsid w:val="00CA2751"/>
    <w:rsid w:val="00CA3ACE"/>
    <w:rsid w:val="00CA7342"/>
    <w:rsid w:val="00CB07F7"/>
    <w:rsid w:val="00CC035F"/>
    <w:rsid w:val="00CC21E9"/>
    <w:rsid w:val="00CC3BB0"/>
    <w:rsid w:val="00CC4702"/>
    <w:rsid w:val="00CC624D"/>
    <w:rsid w:val="00CD0AC6"/>
    <w:rsid w:val="00CD0C61"/>
    <w:rsid w:val="00CD3249"/>
    <w:rsid w:val="00CD3DC2"/>
    <w:rsid w:val="00CD6E7C"/>
    <w:rsid w:val="00CE4D66"/>
    <w:rsid w:val="00CE5A0F"/>
    <w:rsid w:val="00CE5A51"/>
    <w:rsid w:val="00CF44C9"/>
    <w:rsid w:val="00CF5D9F"/>
    <w:rsid w:val="00D03726"/>
    <w:rsid w:val="00D07373"/>
    <w:rsid w:val="00D16F2E"/>
    <w:rsid w:val="00D2148F"/>
    <w:rsid w:val="00D2463F"/>
    <w:rsid w:val="00D32C92"/>
    <w:rsid w:val="00D431A3"/>
    <w:rsid w:val="00D43457"/>
    <w:rsid w:val="00D4495A"/>
    <w:rsid w:val="00D45E2C"/>
    <w:rsid w:val="00D515D8"/>
    <w:rsid w:val="00D51E35"/>
    <w:rsid w:val="00D538FF"/>
    <w:rsid w:val="00D5450B"/>
    <w:rsid w:val="00D553C9"/>
    <w:rsid w:val="00D55D07"/>
    <w:rsid w:val="00D60B86"/>
    <w:rsid w:val="00D60C7D"/>
    <w:rsid w:val="00D66C73"/>
    <w:rsid w:val="00D72236"/>
    <w:rsid w:val="00D74FF8"/>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B3A73"/>
    <w:rsid w:val="00EB4966"/>
    <w:rsid w:val="00EB59E7"/>
    <w:rsid w:val="00EB696E"/>
    <w:rsid w:val="00EC3F42"/>
    <w:rsid w:val="00EC5BE3"/>
    <w:rsid w:val="00ED1E9F"/>
    <w:rsid w:val="00ED4033"/>
    <w:rsid w:val="00EF078E"/>
    <w:rsid w:val="00EF19DD"/>
    <w:rsid w:val="00EF4227"/>
    <w:rsid w:val="00EF47E2"/>
    <w:rsid w:val="00EF64C3"/>
    <w:rsid w:val="00F0643B"/>
    <w:rsid w:val="00F07254"/>
    <w:rsid w:val="00F12D84"/>
    <w:rsid w:val="00F2159F"/>
    <w:rsid w:val="00F219FB"/>
    <w:rsid w:val="00F22336"/>
    <w:rsid w:val="00F22569"/>
    <w:rsid w:val="00F25C08"/>
    <w:rsid w:val="00F25C4F"/>
    <w:rsid w:val="00F3003C"/>
    <w:rsid w:val="00F31C9D"/>
    <w:rsid w:val="00F378BF"/>
    <w:rsid w:val="00F40787"/>
    <w:rsid w:val="00F42FED"/>
    <w:rsid w:val="00F4483E"/>
    <w:rsid w:val="00F51F84"/>
    <w:rsid w:val="00F527C0"/>
    <w:rsid w:val="00F52910"/>
    <w:rsid w:val="00F54C4D"/>
    <w:rsid w:val="00F60554"/>
    <w:rsid w:val="00F60EB5"/>
    <w:rsid w:val="00F61BB1"/>
    <w:rsid w:val="00F62003"/>
    <w:rsid w:val="00F65B41"/>
    <w:rsid w:val="00F6648D"/>
    <w:rsid w:val="00F7126E"/>
    <w:rsid w:val="00F71468"/>
    <w:rsid w:val="00F778B1"/>
    <w:rsid w:val="00F83B8A"/>
    <w:rsid w:val="00F86359"/>
    <w:rsid w:val="00F90725"/>
    <w:rsid w:val="00FA20B2"/>
    <w:rsid w:val="00FA53E0"/>
    <w:rsid w:val="00FB1957"/>
    <w:rsid w:val="00FB3907"/>
    <w:rsid w:val="00FB3BD7"/>
    <w:rsid w:val="00FB43B4"/>
    <w:rsid w:val="00FB7F78"/>
    <w:rsid w:val="00FC59F1"/>
    <w:rsid w:val="00FD0195"/>
    <w:rsid w:val="00FD2561"/>
    <w:rsid w:val="00FD2E6D"/>
    <w:rsid w:val="00FE1E72"/>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4E574"/>
  <w15:docId w15:val="{9E298005-D320-4A90-AB07-6FA6FFD5F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9</Pages>
  <Words>13941</Words>
  <Characters>79467</Characters>
  <Application>Microsoft Office Word</Application>
  <DocSecurity>0</DocSecurity>
  <Lines>662</Lines>
  <Paragraphs>186</Paragraphs>
  <ScaleCrop>false</ScaleCrop>
  <Company>Microsoft</Company>
  <LinksUpToDate>false</LinksUpToDate>
  <CharactersWithSpaces>9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10</cp:revision>
  <dcterms:created xsi:type="dcterms:W3CDTF">2025-03-22T09:06:00Z</dcterms:created>
  <dcterms:modified xsi:type="dcterms:W3CDTF">2025-03-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